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E7404" w14:textId="5B213341" w:rsidR="00103477" w:rsidRPr="00F61075" w:rsidRDefault="00F61075" w:rsidP="00103477">
      <w:pPr>
        <w:pStyle w:val="Institute"/>
        <w:rPr>
          <w:lang w:val="en-GB"/>
        </w:rPr>
      </w:pPr>
      <w:r w:rsidRPr="00F61075">
        <w:rPr>
          <w:rFonts w:eastAsiaTheme="majorEastAsia" w:cstheme="majorBidi"/>
          <w:spacing w:val="5"/>
          <w:kern w:val="28"/>
          <w:sz w:val="40"/>
          <w:szCs w:val="52"/>
        </w:rPr>
        <w:t>Co-simulation of vehicles and crowds for rescue trials</w:t>
      </w:r>
    </w:p>
    <w:p w14:paraId="341995FC" w14:textId="48118547" w:rsidR="00D270BF" w:rsidRPr="00505357" w:rsidRDefault="00505357" w:rsidP="004652A9">
      <w:pPr>
        <w:pStyle w:val="Authors"/>
        <w:rPr>
          <w:lang w:val="en-GB"/>
        </w:rPr>
      </w:pPr>
      <w:r>
        <w:t>Yun-Pang Flötteröd</w:t>
      </w:r>
      <w:r>
        <w:rPr>
          <w:vertAlign w:val="superscript"/>
        </w:rPr>
        <w:t>1*</w:t>
      </w:r>
      <w:r w:rsidR="00E95EB9" w:rsidRPr="00505357">
        <w:rPr>
          <w:lang w:val="en-GB"/>
        </w:rPr>
        <w:t>, Michael Behrisch</w:t>
      </w:r>
      <w:r w:rsidR="00E95EB9" w:rsidRPr="00505357">
        <w:rPr>
          <w:vertAlign w:val="superscript"/>
          <w:lang w:val="en-GB"/>
        </w:rPr>
        <w:t>1</w:t>
      </w:r>
      <w:r w:rsidR="00E95EB9">
        <w:t>, M</w:t>
      </w:r>
      <w:r w:rsidR="00660B74" w:rsidRPr="00F61075">
        <w:t>artij</w:t>
      </w:r>
      <w:r w:rsidR="00660B74">
        <w:t>n Hendriks</w:t>
      </w:r>
      <w:r>
        <w:rPr>
          <w:vertAlign w:val="superscript"/>
        </w:rPr>
        <w:t>2</w:t>
      </w:r>
      <w:r>
        <w:t>,</w:t>
      </w:r>
      <w:r w:rsidR="00630853" w:rsidRPr="00505357">
        <w:rPr>
          <w:lang w:val="en-GB"/>
        </w:rPr>
        <w:t xml:space="preserve"> </w:t>
      </w:r>
      <w:r w:rsidR="00F61075" w:rsidRPr="00505357">
        <w:rPr>
          <w:lang w:val="en-GB"/>
        </w:rPr>
        <w:t xml:space="preserve">Jean-Benoit </w:t>
      </w:r>
      <w:r w:rsidR="00F61075" w:rsidRPr="00505357">
        <w:rPr>
          <w:lang w:val="en-GB"/>
        </w:rPr>
        <w:t>B</w:t>
      </w:r>
      <w:r w:rsidR="00F61075" w:rsidRPr="00505357">
        <w:rPr>
          <w:lang w:val="en-GB"/>
        </w:rPr>
        <w:t>onne</w:t>
      </w:r>
      <w:r w:rsidR="00F61075" w:rsidRPr="00505357">
        <w:rPr>
          <w:vertAlign w:val="superscript"/>
          <w:lang w:val="en-GB"/>
        </w:rPr>
        <w:t>3</w:t>
      </w:r>
      <w:r w:rsidR="00F61075" w:rsidRPr="00505357">
        <w:rPr>
          <w:lang w:val="en-GB"/>
        </w:rPr>
        <w:t>, Erik Vullings</w:t>
      </w:r>
      <w:r w:rsidR="00F61075" w:rsidRPr="00505357">
        <w:rPr>
          <w:vertAlign w:val="superscript"/>
          <w:lang w:val="en-GB"/>
        </w:rPr>
        <w:t>4</w:t>
      </w:r>
      <w:r w:rsidR="00630853" w:rsidRPr="00505357">
        <w:rPr>
          <w:lang w:val="en-GB"/>
        </w:rPr>
        <w:t xml:space="preserve">, </w:t>
      </w:r>
      <w:r w:rsidR="00F61075" w:rsidRPr="00505357">
        <w:rPr>
          <w:lang w:val="en-GB"/>
        </w:rPr>
        <w:t>Rinze Bruining</w:t>
      </w:r>
      <w:r w:rsidR="00F61075" w:rsidRPr="00505357">
        <w:rPr>
          <w:vertAlign w:val="superscript"/>
          <w:lang w:val="en-GB"/>
        </w:rPr>
        <w:t>4</w:t>
      </w:r>
    </w:p>
    <w:p w14:paraId="487DE1DB" w14:textId="77777777" w:rsidR="00103477" w:rsidRPr="00505357" w:rsidRDefault="00103477" w:rsidP="00103477">
      <w:pPr>
        <w:pStyle w:val="Institute"/>
        <w:rPr>
          <w:lang w:val="en-GB"/>
        </w:rPr>
      </w:pPr>
    </w:p>
    <w:p w14:paraId="22F777AF" w14:textId="7E731575" w:rsidR="00660B74" w:rsidRDefault="00660B74" w:rsidP="00660B74">
      <w:pPr>
        <w:pStyle w:val="Institute"/>
      </w:pPr>
      <w:r>
        <w:rPr>
          <w:vertAlign w:val="superscript"/>
        </w:rPr>
        <w:t>1</w:t>
      </w:r>
      <w:r>
        <w:rPr>
          <w:vertAlign w:val="superscript"/>
        </w:rPr>
        <w:t xml:space="preserve"> </w:t>
      </w:r>
      <w:r w:rsidR="00B100D5" w:rsidRPr="00DA4AC1">
        <w:t>German Aerospace Center (DLR)</w:t>
      </w:r>
      <w:r w:rsidR="00B100D5">
        <w:t>, Institute of Transportation Systems, Germany</w:t>
      </w:r>
      <w:r w:rsidR="00B100D5">
        <w:t xml:space="preserve"> </w:t>
      </w:r>
    </w:p>
    <w:p w14:paraId="549BC055" w14:textId="200B3253" w:rsidR="00F73594" w:rsidRDefault="00660B74" w:rsidP="00F73594">
      <w:pPr>
        <w:pStyle w:val="Institute"/>
      </w:pPr>
      <w:r>
        <w:rPr>
          <w:vertAlign w:val="superscript"/>
        </w:rPr>
        <w:t>2</w:t>
      </w:r>
      <w:r w:rsidR="00F73594">
        <w:rPr>
          <w:vertAlign w:val="superscript"/>
        </w:rPr>
        <w:t xml:space="preserve"> </w:t>
      </w:r>
      <w:r w:rsidR="00B100D5">
        <w:t>XVR Simulation</w:t>
      </w:r>
      <w:r w:rsidR="00B100D5" w:rsidRPr="00F61075">
        <w:t xml:space="preserve">, </w:t>
      </w:r>
      <w:r w:rsidR="00B100D5">
        <w:t>The Neth</w:t>
      </w:r>
      <w:r w:rsidR="00B100D5" w:rsidRPr="00F61075">
        <w:t>erland</w:t>
      </w:r>
      <w:r w:rsidR="00B100D5">
        <w:t>s</w:t>
      </w:r>
      <w:bookmarkStart w:id="0" w:name="_GoBack"/>
      <w:bookmarkEnd w:id="0"/>
    </w:p>
    <w:p w14:paraId="542BD52C" w14:textId="57125FC6" w:rsidR="00F61075" w:rsidRDefault="00F61075" w:rsidP="00F61075">
      <w:pPr>
        <w:pStyle w:val="Institute"/>
      </w:pPr>
      <w:r>
        <w:rPr>
          <w:vertAlign w:val="superscript"/>
        </w:rPr>
        <w:t>3</w:t>
      </w:r>
      <w:r>
        <w:rPr>
          <w:vertAlign w:val="superscript"/>
        </w:rPr>
        <w:t xml:space="preserve"> </w:t>
      </w:r>
      <w:r>
        <w:t>Thales SIX GTS France</w:t>
      </w:r>
      <w:r>
        <w:t xml:space="preserve">, </w:t>
      </w:r>
      <w:proofErr w:type="spellStart"/>
      <w:r>
        <w:t>ThereSIS</w:t>
      </w:r>
      <w:proofErr w:type="spellEnd"/>
      <w:r>
        <w:t xml:space="preserve"> – </w:t>
      </w:r>
      <w:proofErr w:type="spellStart"/>
      <w:r>
        <w:t>AS&amp;BSim</w:t>
      </w:r>
      <w:proofErr w:type="spellEnd"/>
      <w:r>
        <w:t xml:space="preserve">, </w:t>
      </w:r>
      <w:r>
        <w:t>France</w:t>
      </w:r>
    </w:p>
    <w:p w14:paraId="309DE21C" w14:textId="20E4F0FA" w:rsidR="00F61075" w:rsidRPr="004F0443" w:rsidRDefault="00F61075" w:rsidP="00F61075">
      <w:pPr>
        <w:pStyle w:val="Institute"/>
      </w:pPr>
      <w:r w:rsidRPr="004F0443">
        <w:rPr>
          <w:vertAlign w:val="superscript"/>
        </w:rPr>
        <w:t>4</w:t>
      </w:r>
      <w:r w:rsidRPr="004F0443">
        <w:rPr>
          <w:vertAlign w:val="superscript"/>
        </w:rPr>
        <w:t xml:space="preserve"> </w:t>
      </w:r>
      <w:r w:rsidR="00EF16AD">
        <w:t>T</w:t>
      </w:r>
      <w:r w:rsidR="00EF16AD" w:rsidRPr="00EF16AD">
        <w:t xml:space="preserve">he Netherlands </w:t>
      </w:r>
      <w:proofErr w:type="spellStart"/>
      <w:r w:rsidR="00EF16AD" w:rsidRPr="00EF16AD">
        <w:t>Organisation</w:t>
      </w:r>
      <w:proofErr w:type="spellEnd"/>
      <w:r w:rsidR="00EF16AD" w:rsidRPr="00EF16AD">
        <w:t xml:space="preserve"> for applied scientific research</w:t>
      </w:r>
      <w:r w:rsidR="00EF16AD">
        <w:t xml:space="preserve"> (</w:t>
      </w:r>
      <w:r w:rsidR="00EF16AD" w:rsidRPr="00EF16AD">
        <w:t>TNO</w:t>
      </w:r>
      <w:r w:rsidR="00EF16AD">
        <w:t>)</w:t>
      </w:r>
      <w:r w:rsidRPr="004F0443">
        <w:t xml:space="preserve">, </w:t>
      </w:r>
      <w:r w:rsidR="00EF16AD">
        <w:t xml:space="preserve">The </w:t>
      </w:r>
      <w:r w:rsidRPr="004F0443">
        <w:t>Ne</w:t>
      </w:r>
      <w:r w:rsidR="00EF16AD">
        <w:t>th</w:t>
      </w:r>
      <w:r w:rsidRPr="004F0443">
        <w:t>erland</w:t>
      </w:r>
      <w:r w:rsidR="00EF16AD">
        <w:t>s</w:t>
      </w:r>
    </w:p>
    <w:p w14:paraId="5C9B7D89" w14:textId="77777777" w:rsidR="00F61075" w:rsidRPr="004F0443" w:rsidRDefault="00F61075" w:rsidP="00103477">
      <w:pPr>
        <w:pStyle w:val="Institute"/>
      </w:pPr>
    </w:p>
    <w:p w14:paraId="285F615A" w14:textId="77777777" w:rsidR="00103477" w:rsidRPr="004F0443" w:rsidRDefault="00103477" w:rsidP="00F73594">
      <w:pPr>
        <w:pStyle w:val="Institute"/>
      </w:pPr>
    </w:p>
    <w:p w14:paraId="762E6A45" w14:textId="5CC8D51C" w:rsidR="00F73594" w:rsidRDefault="00524AAE" w:rsidP="00F73594">
      <w:pPr>
        <w:pStyle w:val="Institute"/>
        <w:rPr>
          <w:rStyle w:val="Monospaced"/>
        </w:rPr>
      </w:pPr>
      <w:r>
        <w:rPr>
          <w:vertAlign w:val="superscript"/>
        </w:rPr>
        <w:t>*</w:t>
      </w:r>
      <w:r w:rsidR="004F0443">
        <w:rPr>
          <w:rStyle w:val="Monospaced"/>
        </w:rPr>
        <w:t>yun-pang.floetteroed@</w:t>
      </w:r>
      <w:r w:rsidRPr="00524AAE">
        <w:rPr>
          <w:rStyle w:val="Monospaced"/>
        </w:rPr>
        <w:t>dlr.de</w:t>
      </w:r>
    </w:p>
    <w:p w14:paraId="6DAFE0C2" w14:textId="635869F7" w:rsidR="00527955" w:rsidRDefault="00527955" w:rsidP="00527955">
      <w:pPr>
        <w:pStyle w:val="Abstracttitle"/>
      </w:pPr>
      <w:bookmarkStart w:id="1" w:name="_Toc463255118"/>
      <w:r>
        <w:t>Abstract</w:t>
      </w:r>
      <w:bookmarkEnd w:id="1"/>
    </w:p>
    <w:p w14:paraId="42F74641" w14:textId="5832A8EE" w:rsidR="006015D3" w:rsidRPr="004F0443" w:rsidRDefault="00B6298C" w:rsidP="00B6298C">
      <w:pPr>
        <w:rPr>
          <w:lang w:val="en-GB"/>
        </w:rPr>
      </w:pPr>
      <w:r>
        <w:rPr>
          <w:lang w:val="en-GB"/>
        </w:rPr>
        <w:t xml:space="preserve">Crisis management (CM) is getting more and more attention worldwide. Different tools and solutions have been developed. The interoperability between these tools and solutions is however still </w:t>
      </w:r>
      <w:r w:rsidRPr="00E40AD5">
        <w:rPr>
          <w:lang w:val="en-GB"/>
        </w:rPr>
        <w:t xml:space="preserve">questionable </w:t>
      </w:r>
      <w:r>
        <w:rPr>
          <w:lang w:val="en-GB"/>
        </w:rPr>
        <w:t xml:space="preserve">and needed to be enhanced in order to handle crisis situations with various aspects (e.g. rescue procedure, vehicle routing, crowd evacuation, flood prediction) in a complete manner. To facilitate efficient and effective CM-trainings, trials and tests the EU-funded project Driver+ has developed an open source cloud-based test-bed, based on the </w:t>
      </w:r>
      <w:r w:rsidRPr="008A55ED">
        <w:rPr>
          <w:lang w:val="en-GB"/>
        </w:rPr>
        <w:t>distributed messaging platform Apache Kafka</w:t>
      </w:r>
      <w:r>
        <w:rPr>
          <w:lang w:val="en-GB"/>
        </w:rPr>
        <w:t>. This test-bed has linked up different solutions and simulators for being able to meet the needs of proposed trainings and experiments. Several trials have been executed and experiences have been gained for further test-bed enhancement. In this paper, the main focus is put on the integration of XVR, SE-Star and SUMO simulators in the Driver+ test-bed, where XVR provides different learning environments for all levels of incident command, SE-Star handles crowd simulation and SUMO focuses on vehicular simulation and routing. With the cloud-based test-bed and the provided time management service these simulation tools can synchronically exchange information with each other in the connected systems. A simulation scenario around the world forum in The Hague, Nederland is established for demonstration of the connected systems.</w:t>
      </w:r>
    </w:p>
    <w:p w14:paraId="4F4D5210" w14:textId="44DE6C78" w:rsidR="00527955" w:rsidRPr="0065401C" w:rsidRDefault="00E80B22" w:rsidP="00A406B5">
      <w:pPr>
        <w:pStyle w:val="Section"/>
      </w:pPr>
      <w:r>
        <w:t>Introduction</w:t>
      </w:r>
      <w:r w:rsidR="006B0695">
        <w:t xml:space="preserve"> [</w:t>
      </w:r>
      <w:r w:rsidR="006B0695" w:rsidRPr="0065401C">
        <w:t>DLR]</w:t>
      </w:r>
    </w:p>
    <w:p w14:paraId="7AE1799F" w14:textId="1130A640" w:rsidR="003176C3" w:rsidRDefault="003176C3" w:rsidP="00E80B22">
      <w:pPr>
        <w:pStyle w:val="Listenabsatz"/>
        <w:numPr>
          <w:ilvl w:val="0"/>
          <w:numId w:val="32"/>
        </w:numPr>
      </w:pPr>
      <w:r>
        <w:t>The importance of the crisis management/ needs for tools for practical trainings</w:t>
      </w:r>
    </w:p>
    <w:p w14:paraId="14207F97" w14:textId="22422651" w:rsidR="00BB1470" w:rsidRDefault="00A63D64" w:rsidP="00E80B22">
      <w:pPr>
        <w:pStyle w:val="Listenabsatz"/>
        <w:numPr>
          <w:ilvl w:val="0"/>
          <w:numId w:val="32"/>
        </w:numPr>
      </w:pPr>
      <w:r>
        <w:t xml:space="preserve">Briefly introduce </w:t>
      </w:r>
      <w:r w:rsidR="0089514F">
        <w:t xml:space="preserve">Driver+ project </w:t>
      </w:r>
      <w:r w:rsidR="00C32F88">
        <w:t xml:space="preserve">and </w:t>
      </w:r>
      <w:bookmarkStart w:id="2" w:name="_Ref785791"/>
      <w:r w:rsidR="00C32F88">
        <w:t>its progress and the executed/planned trials</w:t>
      </w:r>
    </w:p>
    <w:bookmarkEnd w:id="2"/>
    <w:p w14:paraId="698A15CF" w14:textId="338E6B96" w:rsidR="00DA4AC1" w:rsidRDefault="003847D0" w:rsidP="00E80B22">
      <w:pPr>
        <w:pStyle w:val="Section"/>
      </w:pPr>
      <w:r>
        <w:t>Test-bed and s</w:t>
      </w:r>
      <w:r w:rsidR="004F0443">
        <w:t>imulators</w:t>
      </w:r>
    </w:p>
    <w:p w14:paraId="79C233A1" w14:textId="6B81E21C" w:rsidR="003847D0" w:rsidRDefault="003847D0" w:rsidP="006B3239">
      <w:pPr>
        <w:pStyle w:val="Subsection"/>
      </w:pPr>
      <w:r>
        <w:t>Driver+ Test-bed</w:t>
      </w:r>
      <w:r w:rsidR="004C46D1">
        <w:t xml:space="preserve"> [</w:t>
      </w:r>
      <w:r w:rsidR="004C46D1" w:rsidRPr="0065401C">
        <w:t>TNO]</w:t>
      </w:r>
    </w:p>
    <w:p w14:paraId="638DC301" w14:textId="3B4FD974" w:rsidR="00BB5764" w:rsidRPr="00BB5764" w:rsidRDefault="00BB5764" w:rsidP="007E0251">
      <w:r>
        <w:t>•</w:t>
      </w:r>
      <w:r>
        <w:tab/>
      </w:r>
      <w:proofErr w:type="gramStart"/>
      <w:r w:rsidR="00354A33">
        <w:t>framework</w:t>
      </w:r>
      <w:proofErr w:type="gramEnd"/>
      <w:r w:rsidR="00354A33">
        <w:t>, c</w:t>
      </w:r>
      <w:r>
        <w:t>urrent development</w:t>
      </w:r>
      <w:r w:rsidR="00EB7FCF">
        <w:t xml:space="preserve"> and </w:t>
      </w:r>
      <w:r w:rsidR="00EB7FCF">
        <w:t>functions</w:t>
      </w:r>
      <w:r w:rsidR="007E0251">
        <w:t>, format</w:t>
      </w:r>
      <w:r w:rsidR="00B56B83">
        <w:t>…</w:t>
      </w:r>
    </w:p>
    <w:p w14:paraId="0900F514" w14:textId="3B4FBB02" w:rsidR="006B3239" w:rsidRDefault="004F0443" w:rsidP="006B3239">
      <w:pPr>
        <w:pStyle w:val="Subsection"/>
      </w:pPr>
      <w:r>
        <w:lastRenderedPageBreak/>
        <w:t>SE-STAR [</w:t>
      </w:r>
      <w:r w:rsidRPr="0065401C">
        <w:t>Thales]</w:t>
      </w:r>
    </w:p>
    <w:p w14:paraId="5A1D9E42" w14:textId="2262C794" w:rsidR="00737FF6" w:rsidRDefault="002E4243" w:rsidP="00737FF6">
      <w:pPr>
        <w:pStyle w:val="Listenabsatz"/>
        <w:numPr>
          <w:ilvl w:val="0"/>
          <w:numId w:val="32"/>
        </w:numPr>
      </w:pPr>
      <w:r>
        <w:t xml:space="preserve">Brief </w:t>
      </w:r>
      <w:r w:rsidR="004F0443">
        <w:t>introduction about SE-STAR</w:t>
      </w:r>
    </w:p>
    <w:p w14:paraId="252B9CF0" w14:textId="6B258A4B" w:rsidR="00737FF6" w:rsidRDefault="004F0443" w:rsidP="00737FF6">
      <w:pPr>
        <w:pStyle w:val="Listenabsatz"/>
        <w:numPr>
          <w:ilvl w:val="0"/>
          <w:numId w:val="32"/>
        </w:numPr>
      </w:pPr>
      <w:r>
        <w:t>Connectors built for coupling with the test-bed/XVR</w:t>
      </w:r>
    </w:p>
    <w:p w14:paraId="4889B3E2" w14:textId="65C6CA68" w:rsidR="0064024F" w:rsidRPr="00737FF6" w:rsidRDefault="0064024F" w:rsidP="00737FF6">
      <w:pPr>
        <w:pStyle w:val="Listenabsatz"/>
        <w:numPr>
          <w:ilvl w:val="0"/>
          <w:numId w:val="32"/>
        </w:numPr>
      </w:pPr>
      <w:r>
        <w:t>functions</w:t>
      </w:r>
    </w:p>
    <w:p w14:paraId="317100EF" w14:textId="35F04455" w:rsidR="006B3239" w:rsidRPr="0065401C" w:rsidRDefault="004F0443" w:rsidP="006B3239">
      <w:pPr>
        <w:pStyle w:val="Subsection"/>
      </w:pPr>
      <w:r>
        <w:t>XVR and XVR</w:t>
      </w:r>
      <w:r w:rsidR="00007D9C">
        <w:t xml:space="preserve"> </w:t>
      </w:r>
      <w:r>
        <w:t>RM</w:t>
      </w:r>
      <w:r w:rsidR="00737FF6">
        <w:t xml:space="preserve"> </w:t>
      </w:r>
      <w:r w:rsidR="00737FF6" w:rsidRPr="0065401C">
        <w:t>[</w:t>
      </w:r>
      <w:r w:rsidRPr="0065401C">
        <w:t>XVR</w:t>
      </w:r>
      <w:r w:rsidR="00737FF6" w:rsidRPr="0065401C">
        <w:t>]</w:t>
      </w:r>
    </w:p>
    <w:p w14:paraId="740617FD" w14:textId="383DBEC2" w:rsidR="004F0443" w:rsidRDefault="004F0443" w:rsidP="004F0443">
      <w:pPr>
        <w:pStyle w:val="Listenabsatz"/>
        <w:numPr>
          <w:ilvl w:val="0"/>
          <w:numId w:val="32"/>
        </w:numPr>
      </w:pPr>
      <w:r>
        <w:t xml:space="preserve">Brief introduction about </w:t>
      </w:r>
      <w:r>
        <w:t>XVR</w:t>
      </w:r>
      <w:r w:rsidR="00007D9C">
        <w:t xml:space="preserve"> and XVR RM</w:t>
      </w:r>
    </w:p>
    <w:p w14:paraId="12113E62" w14:textId="12DAB1E5" w:rsidR="004F0443" w:rsidRDefault="004F0443" w:rsidP="004F0443">
      <w:pPr>
        <w:pStyle w:val="Listenabsatz"/>
        <w:numPr>
          <w:ilvl w:val="0"/>
          <w:numId w:val="32"/>
        </w:numPr>
      </w:pPr>
      <w:r>
        <w:t>Connectors built fo</w:t>
      </w:r>
      <w:r>
        <w:t>r coupling with the test-bed/SE-STAR</w:t>
      </w:r>
    </w:p>
    <w:p w14:paraId="164FD871" w14:textId="102F26AB" w:rsidR="0064024F" w:rsidRPr="00737FF6" w:rsidRDefault="0064024F" w:rsidP="004F0443">
      <w:pPr>
        <w:pStyle w:val="Listenabsatz"/>
        <w:numPr>
          <w:ilvl w:val="0"/>
          <w:numId w:val="32"/>
        </w:numPr>
      </w:pPr>
      <w:r>
        <w:t>functions</w:t>
      </w:r>
    </w:p>
    <w:p w14:paraId="4B5EC293" w14:textId="05CBA0A0" w:rsidR="006B3239" w:rsidRDefault="004F0443" w:rsidP="006B3239">
      <w:pPr>
        <w:pStyle w:val="Subsection"/>
      </w:pPr>
      <w:r>
        <w:t>SUMO-Connector</w:t>
      </w:r>
      <w:r w:rsidR="00737FF6">
        <w:t xml:space="preserve"> [</w:t>
      </w:r>
      <w:r w:rsidR="00737FF6" w:rsidRPr="0065401C">
        <w:t>DLR]</w:t>
      </w:r>
    </w:p>
    <w:p w14:paraId="5AE5E6F4" w14:textId="44027F08" w:rsidR="00737FF6" w:rsidRDefault="004F0443" w:rsidP="00737FF6">
      <w:pPr>
        <w:pStyle w:val="Listenabsatz"/>
        <w:numPr>
          <w:ilvl w:val="0"/>
          <w:numId w:val="32"/>
        </w:numPr>
      </w:pPr>
      <w:r>
        <w:t>Connectors built for coupling with the test-bed</w:t>
      </w:r>
      <w:r>
        <w:t xml:space="preserve"> </w:t>
      </w:r>
    </w:p>
    <w:p w14:paraId="3101CC8A" w14:textId="2D10A21A" w:rsidR="00E55B06" w:rsidRDefault="00E55B06" w:rsidP="00737FF6">
      <w:pPr>
        <w:pStyle w:val="Listenabsatz"/>
        <w:numPr>
          <w:ilvl w:val="0"/>
          <w:numId w:val="32"/>
        </w:numPr>
      </w:pPr>
      <w:r>
        <w:t>functions</w:t>
      </w:r>
    </w:p>
    <w:p w14:paraId="170B9A8C" w14:textId="48C5A731" w:rsidR="00EF61C1" w:rsidRDefault="00EF61C1" w:rsidP="004C46D1">
      <w:pPr>
        <w:pStyle w:val="Subsection"/>
      </w:pPr>
      <w:r>
        <w:t xml:space="preserve">Coupling </w:t>
      </w:r>
      <w:r w:rsidR="004C46D1">
        <w:t xml:space="preserve">concept </w:t>
      </w:r>
      <w:r w:rsidR="004C46D1">
        <w:t>[</w:t>
      </w:r>
      <w:r w:rsidR="004C46D1" w:rsidRPr="0065401C">
        <w:t>DLR</w:t>
      </w:r>
      <w:r w:rsidR="00D53400">
        <w:t>,XVR, Thales</w:t>
      </w:r>
      <w:r w:rsidR="004C46D1">
        <w:t>]</w:t>
      </w:r>
    </w:p>
    <w:p w14:paraId="554FF8E6" w14:textId="3A97B9DD" w:rsidR="00E80702" w:rsidRDefault="00D53400" w:rsidP="00E80702">
      <w:pPr>
        <w:pStyle w:val="Listenabsatz"/>
        <w:numPr>
          <w:ilvl w:val="0"/>
          <w:numId w:val="35"/>
        </w:numPr>
      </w:pPr>
      <w:r>
        <w:t>XVR with SE-STAR [</w:t>
      </w:r>
      <w:proofErr w:type="spellStart"/>
      <w:r>
        <w:t>XVR,Thales</w:t>
      </w:r>
      <w:proofErr w:type="spellEnd"/>
      <w:r>
        <w:t>]</w:t>
      </w:r>
    </w:p>
    <w:p w14:paraId="2A0F6D2A" w14:textId="69C21A3D" w:rsidR="00D53400" w:rsidRDefault="00D53400" w:rsidP="00E80702">
      <w:pPr>
        <w:pStyle w:val="Listenabsatz"/>
        <w:numPr>
          <w:ilvl w:val="0"/>
          <w:numId w:val="35"/>
        </w:numPr>
      </w:pPr>
      <w:r>
        <w:t>XVR.RM with SUMO [DLR,XVR]</w:t>
      </w:r>
    </w:p>
    <w:p w14:paraId="3A59DB67" w14:textId="2C6CF7ED" w:rsidR="004632C4" w:rsidRPr="00E80702" w:rsidRDefault="004632C4" w:rsidP="00E80702">
      <w:pPr>
        <w:pStyle w:val="Listenabsatz"/>
        <w:numPr>
          <w:ilvl w:val="0"/>
          <w:numId w:val="35"/>
        </w:numPr>
      </w:pPr>
      <w:r>
        <w:t>Message sending between XVR, SE-STAR and SUMO [DLR, XVR, Thales]</w:t>
      </w:r>
    </w:p>
    <w:p w14:paraId="7A47F1CF" w14:textId="0C0781CF" w:rsidR="00EF61C1" w:rsidRDefault="00EF61C1" w:rsidP="00EF61C1">
      <w:pPr>
        <w:pStyle w:val="Section"/>
      </w:pPr>
      <w:r>
        <w:t xml:space="preserve">Scenario </w:t>
      </w:r>
    </w:p>
    <w:p w14:paraId="6B8EBF99" w14:textId="041BD74C" w:rsidR="00EF61C1" w:rsidRDefault="00EF61C1" w:rsidP="00EF61C1">
      <w:pPr>
        <w:pStyle w:val="Subsection"/>
      </w:pPr>
      <w:r>
        <w:t>Description</w:t>
      </w:r>
      <w:r w:rsidR="004C46D1">
        <w:t xml:space="preserve"> and setup</w:t>
      </w:r>
      <w:r>
        <w:t xml:space="preserve"> [</w:t>
      </w:r>
      <w:r w:rsidRPr="0065401C">
        <w:t>DLR</w:t>
      </w:r>
      <w:r w:rsidR="008D174C">
        <w:t>, XVR, Thales</w:t>
      </w:r>
      <w:r>
        <w:t>]</w:t>
      </w:r>
    </w:p>
    <w:p w14:paraId="5FA2C7BD" w14:textId="0987895A" w:rsidR="00E80702" w:rsidRDefault="00E80702" w:rsidP="00E80702">
      <w:r>
        <w:t>•</w:t>
      </w:r>
      <w:r>
        <w:tab/>
      </w:r>
      <w:proofErr w:type="gramStart"/>
      <w:r w:rsidR="0077172C">
        <w:t>scenario</w:t>
      </w:r>
      <w:proofErr w:type="gramEnd"/>
      <w:r w:rsidR="0077172C">
        <w:t xml:space="preserve"> description [DLR]</w:t>
      </w:r>
      <w:r>
        <w:t xml:space="preserve"> </w:t>
      </w:r>
    </w:p>
    <w:p w14:paraId="3CDCB0D0" w14:textId="1EE17876" w:rsidR="00685DD3" w:rsidRDefault="00E80702" w:rsidP="00E80702">
      <w:r>
        <w:t>•</w:t>
      </w:r>
      <w:r>
        <w:tab/>
      </w:r>
      <w:proofErr w:type="gramStart"/>
      <w:r w:rsidR="0077172C">
        <w:t>setup</w:t>
      </w:r>
      <w:proofErr w:type="gramEnd"/>
      <w:r w:rsidR="000B7502">
        <w:t xml:space="preserve"> and applied models</w:t>
      </w:r>
      <w:r w:rsidR="0077172C">
        <w:t>:</w:t>
      </w:r>
    </w:p>
    <w:p w14:paraId="6CD6DBF4" w14:textId="45C62CD4" w:rsidR="0077172C" w:rsidRDefault="0077172C" w:rsidP="0077172C">
      <w:pPr>
        <w:pStyle w:val="Listenabsatz"/>
        <w:numPr>
          <w:ilvl w:val="0"/>
          <w:numId w:val="36"/>
        </w:numPr>
      </w:pPr>
      <w:r>
        <w:t>XVR [XVR]</w:t>
      </w:r>
    </w:p>
    <w:p w14:paraId="09C10B17" w14:textId="3548D2A7" w:rsidR="0077172C" w:rsidRDefault="0077172C" w:rsidP="0077172C">
      <w:pPr>
        <w:pStyle w:val="Listenabsatz"/>
        <w:numPr>
          <w:ilvl w:val="0"/>
          <w:numId w:val="36"/>
        </w:numPr>
      </w:pPr>
      <w:r>
        <w:t>SE-STAR [Thales]</w:t>
      </w:r>
    </w:p>
    <w:p w14:paraId="075C6577" w14:textId="2CFFCFE2" w:rsidR="0077172C" w:rsidRDefault="0077172C" w:rsidP="0077172C">
      <w:pPr>
        <w:pStyle w:val="Listenabsatz"/>
        <w:numPr>
          <w:ilvl w:val="0"/>
          <w:numId w:val="36"/>
        </w:numPr>
      </w:pPr>
      <w:r>
        <w:t>SUMO [DLR]</w:t>
      </w:r>
    </w:p>
    <w:p w14:paraId="1FA30D0D" w14:textId="36AADED5" w:rsidR="00EF61C1" w:rsidRDefault="00EF61C1" w:rsidP="00EF61C1">
      <w:pPr>
        <w:pStyle w:val="Subsection"/>
      </w:pPr>
      <w:r>
        <w:t>Action plan</w:t>
      </w:r>
      <w:r w:rsidRPr="007614CA">
        <w:t xml:space="preserve"> </w:t>
      </w:r>
      <w:r>
        <w:t>[</w:t>
      </w:r>
      <w:r w:rsidR="008D4914" w:rsidRPr="0065401C">
        <w:t>DLR</w:t>
      </w:r>
      <w:r>
        <w:t>]</w:t>
      </w:r>
    </w:p>
    <w:p w14:paraId="1121ABCC" w14:textId="41F75650" w:rsidR="00277DC9" w:rsidRDefault="00277DC9" w:rsidP="00277DC9">
      <w:pPr>
        <w:pStyle w:val="Listenabsatz"/>
        <w:ind w:left="360" w:firstLine="0"/>
      </w:pPr>
      <w:r>
        <w:t>•</w:t>
      </w:r>
      <w:r>
        <w:tab/>
        <w:t>Sequence diagram</w:t>
      </w:r>
    </w:p>
    <w:p w14:paraId="4274440C" w14:textId="6AAF5622" w:rsidR="00DA4AC1" w:rsidRDefault="00ED51E3" w:rsidP="00DA4AC1">
      <w:pPr>
        <w:pStyle w:val="Section"/>
      </w:pPr>
      <w:r>
        <w:t>Conclusion</w:t>
      </w:r>
      <w:r w:rsidR="006B0695">
        <w:t xml:space="preserve"> [</w:t>
      </w:r>
      <w:r w:rsidR="006B0695" w:rsidRPr="0065401C">
        <w:t>DLR</w:t>
      </w:r>
      <w:r w:rsidR="006B0695">
        <w:t xml:space="preserve">, </w:t>
      </w:r>
      <w:r w:rsidR="0058422C">
        <w:t>XVR, Thales,</w:t>
      </w:r>
      <w:r w:rsidR="004E7D83">
        <w:t xml:space="preserve"> </w:t>
      </w:r>
      <w:r>
        <w:t>TNO</w:t>
      </w:r>
      <w:r w:rsidR="006B0695">
        <w:t>]</w:t>
      </w:r>
    </w:p>
    <w:p w14:paraId="6F18A210" w14:textId="08FC3D30" w:rsidR="00412E2B" w:rsidRDefault="00412E2B" w:rsidP="00412E2B">
      <w:pPr>
        <w:pStyle w:val="Listenabsatz"/>
        <w:numPr>
          <w:ilvl w:val="0"/>
          <w:numId w:val="32"/>
        </w:numPr>
      </w:pPr>
      <w:r>
        <w:t xml:space="preserve">Limitations of the </w:t>
      </w:r>
      <w:r w:rsidR="00ED51E3">
        <w:t>coupling</w:t>
      </w:r>
    </w:p>
    <w:p w14:paraId="0B022E5C" w14:textId="6DB92FD3" w:rsidR="00412E2B" w:rsidRDefault="00412E2B" w:rsidP="00412E2B">
      <w:pPr>
        <w:pStyle w:val="Listenabsatz"/>
        <w:numPr>
          <w:ilvl w:val="0"/>
          <w:numId w:val="32"/>
        </w:numPr>
      </w:pPr>
      <w:r>
        <w:t>Future Work</w:t>
      </w:r>
    </w:p>
    <w:p w14:paraId="78BBC6AF" w14:textId="77777777" w:rsidR="004364A9" w:rsidRDefault="004364A9" w:rsidP="004364A9"/>
    <w:p w14:paraId="377229AE" w14:textId="7DC846F3" w:rsidR="004364A9" w:rsidRDefault="004364A9" w:rsidP="004364A9">
      <w:pPr>
        <w:pStyle w:val="Section"/>
      </w:pPr>
      <w:r>
        <w:t>Acknowledgements</w:t>
      </w:r>
    </w:p>
    <w:p w14:paraId="739C6A3B" w14:textId="4FF1B56F" w:rsidR="00344E09" w:rsidRDefault="006B37C1" w:rsidP="00344E09">
      <w:pPr>
        <w:pStyle w:val="References"/>
        <w:rPr>
          <w:rFonts w:eastAsiaTheme="minorEastAsia" w:cstheme="minorBidi"/>
          <w:bCs w:val="0"/>
          <w:sz w:val="20"/>
          <w:szCs w:val="24"/>
        </w:rPr>
      </w:pPr>
      <w:r>
        <w:rPr>
          <w:rFonts w:eastAsiaTheme="minorEastAsia" w:cstheme="minorBidi"/>
          <w:bCs w:val="0"/>
          <w:sz w:val="20"/>
          <w:szCs w:val="24"/>
        </w:rPr>
        <w:t xml:space="preserve">The authors gratefully acknowledge </w:t>
      </w:r>
      <w:r w:rsidR="009B6F47">
        <w:rPr>
          <w:rFonts w:eastAsiaTheme="minorEastAsia" w:cstheme="minorBidi"/>
          <w:bCs w:val="0"/>
          <w:sz w:val="20"/>
          <w:szCs w:val="24"/>
        </w:rPr>
        <w:t xml:space="preserve">the </w:t>
      </w:r>
      <w:r>
        <w:rPr>
          <w:rFonts w:eastAsiaTheme="minorEastAsia" w:cstheme="minorBidi"/>
          <w:bCs w:val="0"/>
          <w:sz w:val="20"/>
          <w:szCs w:val="24"/>
        </w:rPr>
        <w:t>funding</w:t>
      </w:r>
      <w:r w:rsidR="00344E09" w:rsidRPr="00344E09">
        <w:rPr>
          <w:rFonts w:eastAsiaTheme="minorEastAsia" w:cstheme="minorBidi"/>
          <w:bCs w:val="0"/>
          <w:sz w:val="20"/>
          <w:szCs w:val="24"/>
        </w:rPr>
        <w:t xml:space="preserve"> </w:t>
      </w:r>
      <w:r w:rsidR="009B6F47">
        <w:rPr>
          <w:rFonts w:eastAsiaTheme="minorEastAsia" w:cstheme="minorBidi"/>
          <w:bCs w:val="0"/>
          <w:sz w:val="20"/>
          <w:szCs w:val="24"/>
        </w:rPr>
        <w:t>of</w:t>
      </w:r>
      <w:r w:rsidR="00344E09" w:rsidRPr="00344E09">
        <w:rPr>
          <w:rFonts w:eastAsiaTheme="minorEastAsia" w:cstheme="minorBidi"/>
          <w:bCs w:val="0"/>
          <w:sz w:val="20"/>
          <w:szCs w:val="24"/>
        </w:rPr>
        <w:t xml:space="preserve"> the </w:t>
      </w:r>
      <w:r w:rsidR="009B6F47">
        <w:rPr>
          <w:rFonts w:eastAsiaTheme="minorEastAsia" w:cstheme="minorBidi"/>
          <w:bCs w:val="0"/>
          <w:sz w:val="20"/>
          <w:szCs w:val="24"/>
        </w:rPr>
        <w:t>DRIVER+</w:t>
      </w:r>
      <w:r w:rsidR="00344E09" w:rsidRPr="00344E09">
        <w:rPr>
          <w:rFonts w:eastAsiaTheme="minorEastAsia" w:cstheme="minorBidi"/>
          <w:bCs w:val="0"/>
          <w:sz w:val="20"/>
          <w:szCs w:val="24"/>
        </w:rPr>
        <w:t xml:space="preserve"> project </w:t>
      </w:r>
      <w:r w:rsidR="009B6F47">
        <w:rPr>
          <w:rFonts w:eastAsiaTheme="minorEastAsia" w:cstheme="minorBidi"/>
          <w:bCs w:val="0"/>
          <w:sz w:val="20"/>
          <w:szCs w:val="24"/>
        </w:rPr>
        <w:t xml:space="preserve">received from </w:t>
      </w:r>
      <w:r w:rsidR="009B6F47" w:rsidRPr="009B6F47">
        <w:rPr>
          <w:rFonts w:eastAsiaTheme="minorEastAsia" w:cstheme="minorBidi"/>
          <w:bCs w:val="0"/>
          <w:sz w:val="20"/>
          <w:szCs w:val="24"/>
        </w:rPr>
        <w:t xml:space="preserve">the European Union’s 7th Framework </w:t>
      </w:r>
      <w:proofErr w:type="spellStart"/>
      <w:r w:rsidR="009B6F47" w:rsidRPr="009B6F47">
        <w:rPr>
          <w:rFonts w:eastAsiaTheme="minorEastAsia" w:cstheme="minorBidi"/>
          <w:bCs w:val="0"/>
          <w:sz w:val="20"/>
          <w:szCs w:val="24"/>
        </w:rPr>
        <w:t>Programme</w:t>
      </w:r>
      <w:proofErr w:type="spellEnd"/>
      <w:r w:rsidR="009B6F47" w:rsidRPr="009B6F47">
        <w:rPr>
          <w:rFonts w:eastAsiaTheme="minorEastAsia" w:cstheme="minorBidi"/>
          <w:bCs w:val="0"/>
          <w:sz w:val="20"/>
          <w:szCs w:val="24"/>
        </w:rPr>
        <w:t xml:space="preserve"> for research, technological development and demonstration under Grant Agreement no. 607798</w:t>
      </w:r>
      <w:r w:rsidR="009B6F47">
        <w:rPr>
          <w:rFonts w:eastAsiaTheme="minorEastAsia" w:cstheme="minorBidi"/>
          <w:bCs w:val="0"/>
          <w:sz w:val="20"/>
          <w:szCs w:val="24"/>
        </w:rPr>
        <w:t>.</w:t>
      </w:r>
    </w:p>
    <w:p w14:paraId="42E887EB" w14:textId="0AC16CB2" w:rsidR="00BB1470" w:rsidRPr="001542E9" w:rsidRDefault="00204ACB" w:rsidP="001542E9">
      <w:pPr>
        <w:pStyle w:val="References"/>
        <w:rPr>
          <w:lang w:val="de-DE"/>
        </w:rPr>
      </w:pPr>
      <w:r w:rsidRPr="001542E9">
        <w:rPr>
          <w:lang w:val="de-DE"/>
        </w:rPr>
        <w:t xml:space="preserve">References </w:t>
      </w:r>
    </w:p>
    <w:p w14:paraId="3DD177A5" w14:textId="78B40443" w:rsidR="00EF16AD" w:rsidRPr="0058422C" w:rsidRDefault="00EF16AD" w:rsidP="00EF16AD">
      <w:pPr>
        <w:pStyle w:val="Literaturverzeichnis"/>
        <w:rPr>
          <w:rFonts w:cs="Times New Roman"/>
        </w:rPr>
      </w:pPr>
      <w:r>
        <w:fldChar w:fldCharType="begin"/>
      </w:r>
      <w:r w:rsidRPr="00EF16AD">
        <w:rPr>
          <w:lang w:val="sv-SE"/>
        </w:rPr>
        <w:instrText xml:space="preserve"> ADDIN ZOTERO_BIBL {"custom":[]} CSL_BIBLIOGRAPHY </w:instrText>
      </w:r>
      <w:r>
        <w:fldChar w:fldCharType="separate"/>
      </w:r>
      <w:r w:rsidRPr="00EF16AD">
        <w:rPr>
          <w:rFonts w:cs="Times New Roman"/>
          <w:lang w:val="sv-SE"/>
        </w:rPr>
        <w:t>Vullings, Erik, van Campen, S., Hameete, P</w:t>
      </w:r>
      <w:r>
        <w:rPr>
          <w:rFonts w:cs="Times New Roman"/>
          <w:lang w:val="sv-SE"/>
        </w:rPr>
        <w:t>.</w:t>
      </w:r>
      <w:r w:rsidRPr="00EF16AD">
        <w:rPr>
          <w:rFonts w:cs="Times New Roman"/>
          <w:lang w:val="sv-SE"/>
        </w:rPr>
        <w:t>, Hendriks, M</w:t>
      </w:r>
      <w:r>
        <w:rPr>
          <w:rFonts w:cs="Times New Roman"/>
          <w:lang w:val="sv-SE"/>
        </w:rPr>
        <w:t>.</w:t>
      </w:r>
      <w:r w:rsidRPr="00EF16AD">
        <w:rPr>
          <w:rFonts w:cs="Times New Roman"/>
          <w:lang w:val="sv-SE"/>
        </w:rPr>
        <w:t xml:space="preserve"> </w:t>
      </w:r>
      <w:r w:rsidR="0058422C">
        <w:rPr>
          <w:rFonts w:cs="Times New Roman"/>
          <w:lang w:val="sv-SE"/>
        </w:rPr>
        <w:t>(2019</w:t>
      </w:r>
      <w:r w:rsidRPr="00EF16AD">
        <w:rPr>
          <w:rFonts w:cs="Times New Roman"/>
          <w:lang w:val="sv-SE"/>
        </w:rPr>
        <w:t xml:space="preserve">). </w:t>
      </w:r>
      <w:proofErr w:type="gramStart"/>
      <w:r w:rsidR="0058422C" w:rsidRPr="0058422C">
        <w:rPr>
          <w:rFonts w:cs="Times New Roman"/>
        </w:rPr>
        <w:t xml:space="preserve">Cloud-based M&amp;S for Trails </w:t>
      </w:r>
      <w:r w:rsidR="0058422C">
        <w:rPr>
          <w:rFonts w:cs="Times New Roman"/>
        </w:rPr>
        <w:t>and Exercises</w:t>
      </w:r>
      <w:r w:rsidRPr="00BB1470">
        <w:rPr>
          <w:rFonts w:cs="Times New Roman"/>
        </w:rPr>
        <w:t>.</w:t>
      </w:r>
      <w:proofErr w:type="gramEnd"/>
      <w:r w:rsidRPr="00BB1470">
        <w:rPr>
          <w:rFonts w:cs="Times New Roman"/>
        </w:rPr>
        <w:t xml:space="preserve"> </w:t>
      </w:r>
      <w:proofErr w:type="gramStart"/>
      <w:r w:rsidRPr="00BB1470">
        <w:rPr>
          <w:rFonts w:cs="Times New Roman"/>
        </w:rPr>
        <w:t xml:space="preserve">In </w:t>
      </w:r>
      <w:r w:rsidRPr="00BB1470">
        <w:rPr>
          <w:rFonts w:cs="Times New Roman"/>
          <w:i/>
          <w:iCs/>
        </w:rPr>
        <w:t>201</w:t>
      </w:r>
      <w:r w:rsidR="0058422C">
        <w:rPr>
          <w:rFonts w:cs="Times New Roman"/>
          <w:i/>
          <w:iCs/>
        </w:rPr>
        <w:t>9 30th</w:t>
      </w:r>
      <w:r w:rsidR="0058422C" w:rsidRPr="0058422C">
        <w:rPr>
          <w:rFonts w:cs="Times New Roman"/>
          <w:i/>
          <w:iCs/>
        </w:rPr>
        <w:t xml:space="preserve"> International Forum for the Military and Civil Simulation, Training and Education Community</w:t>
      </w:r>
      <w:r w:rsidR="0058422C">
        <w:rPr>
          <w:rFonts w:cs="Times New Roman"/>
          <w:i/>
          <w:iCs/>
        </w:rPr>
        <w:t xml:space="preserve"> (ITEC)</w:t>
      </w:r>
      <w:r w:rsidR="0058422C" w:rsidRPr="0058422C">
        <w:rPr>
          <w:rFonts w:cs="Times New Roman"/>
          <w:iCs/>
        </w:rPr>
        <w:t>, May 14-16, Stockholm.</w:t>
      </w:r>
      <w:proofErr w:type="gramEnd"/>
      <w:r w:rsidR="0058422C" w:rsidRPr="0058422C">
        <w:rPr>
          <w:rFonts w:cs="Times New Roman"/>
          <w:iCs/>
        </w:rPr>
        <w:t xml:space="preserve"> (</w:t>
      </w:r>
      <w:proofErr w:type="gramStart"/>
      <w:r w:rsidR="0058422C" w:rsidRPr="0058422C">
        <w:rPr>
          <w:rFonts w:cs="Times New Roman"/>
          <w:iCs/>
        </w:rPr>
        <w:t>accepted</w:t>
      </w:r>
      <w:proofErr w:type="gramEnd"/>
      <w:r w:rsidR="0058422C" w:rsidRPr="0058422C">
        <w:rPr>
          <w:rFonts w:cs="Times New Roman"/>
          <w:iCs/>
        </w:rPr>
        <w:t>)</w:t>
      </w:r>
    </w:p>
    <w:p w14:paraId="310BDFD5" w14:textId="27E7C74A" w:rsidR="00BB1470" w:rsidRPr="00BB1470" w:rsidRDefault="00EF16AD" w:rsidP="00EF16AD">
      <w:pPr>
        <w:pStyle w:val="Literaturverzeichnis"/>
        <w:rPr>
          <w:rFonts w:cs="Times New Roman"/>
        </w:rPr>
      </w:pPr>
      <w:r>
        <w:fldChar w:fldCharType="end"/>
      </w:r>
      <w:r w:rsidR="00BB1470">
        <w:fldChar w:fldCharType="begin"/>
      </w:r>
      <w:r w:rsidR="00BB1470" w:rsidRPr="001542E9">
        <w:rPr>
          <w:lang w:val="de-DE"/>
        </w:rPr>
        <w:instrText xml:space="preserve"> ADDIN ZOTERO_BIBL {"custom":[]} CSL_BIBLIOGRAPHY </w:instrText>
      </w:r>
      <w:r w:rsidR="00BB1470">
        <w:fldChar w:fldCharType="separate"/>
      </w:r>
      <w:r w:rsidR="00BB1470" w:rsidRPr="001542E9">
        <w:rPr>
          <w:rFonts w:cs="Times New Roman"/>
          <w:lang w:val="de-DE"/>
        </w:rPr>
        <w:t xml:space="preserve">Lopez, P. A., Behrisch, M., Bieker-Walz, L., Erdmann, J., Flötteröd, Y.-P., Hilbrich, R., … </w:t>
      </w:r>
      <w:r w:rsidR="00BB1470" w:rsidRPr="00BB1470">
        <w:rPr>
          <w:rFonts w:cs="Times New Roman"/>
        </w:rPr>
        <w:t xml:space="preserve">Wießner, E. (2018). Microscopic Traffic Simulation using SUMO. In </w:t>
      </w:r>
      <w:r w:rsidR="00BB1470" w:rsidRPr="00BB1470">
        <w:rPr>
          <w:rFonts w:cs="Times New Roman"/>
          <w:i/>
          <w:iCs/>
        </w:rPr>
        <w:t>2018 21st International Conference on Intelligent Transportation Systems (ITSC)</w:t>
      </w:r>
      <w:r w:rsidR="00BB1470" w:rsidRPr="00BB1470">
        <w:rPr>
          <w:rFonts w:cs="Times New Roman"/>
        </w:rPr>
        <w:t xml:space="preserve"> (pp. 2575–2582). IEEE.</w:t>
      </w:r>
    </w:p>
    <w:p w14:paraId="2F23DD63" w14:textId="3A8036F9" w:rsidR="00BB1470" w:rsidRPr="006229A5" w:rsidRDefault="00BB1470" w:rsidP="006229A5">
      <w:r>
        <w:fldChar w:fldCharType="end"/>
      </w:r>
    </w:p>
    <w:sectPr w:rsidR="00BB1470" w:rsidRPr="006229A5" w:rsidSect="00F30AD2">
      <w:footnotePr>
        <w:numFmt w:val="chicago"/>
      </w:footnotePr>
      <w:pgSz w:w="12240" w:h="15840"/>
      <w:pgMar w:top="2132" w:right="2019" w:bottom="2132" w:left="2019" w:header="0" w:footer="0" w:gutter="0"/>
      <w:cols w:space="708"/>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B96E21" w14:textId="77777777" w:rsidR="009E43A0" w:rsidRDefault="009E43A0" w:rsidP="006229A5">
      <w:r>
        <w:separator/>
      </w:r>
    </w:p>
  </w:endnote>
  <w:endnote w:type="continuationSeparator" w:id="0">
    <w:p w14:paraId="37058301" w14:textId="77777777" w:rsidR="009E43A0" w:rsidRDefault="009E43A0" w:rsidP="00622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47B9F7" w14:textId="77777777" w:rsidR="009E43A0" w:rsidRDefault="009E43A0" w:rsidP="006229A5">
      <w:r>
        <w:separator/>
      </w:r>
    </w:p>
  </w:footnote>
  <w:footnote w:type="continuationSeparator" w:id="0">
    <w:p w14:paraId="7FB761F4" w14:textId="77777777" w:rsidR="009E43A0" w:rsidRDefault="009E43A0" w:rsidP="006229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103A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D"/>
    <w:multiLevelType w:val="singleLevel"/>
    <w:tmpl w:val="1E923898"/>
    <w:lvl w:ilvl="0">
      <w:start w:val="1"/>
      <w:numFmt w:val="decimal"/>
      <w:lvlText w:val="%1."/>
      <w:lvlJc w:val="left"/>
      <w:pPr>
        <w:tabs>
          <w:tab w:val="num" w:pos="1440"/>
        </w:tabs>
        <w:ind w:left="1440" w:hanging="360"/>
      </w:pPr>
    </w:lvl>
  </w:abstractNum>
  <w:abstractNum w:abstractNumId="2">
    <w:nsid w:val="FFFFFF7E"/>
    <w:multiLevelType w:val="singleLevel"/>
    <w:tmpl w:val="F0E05FAE"/>
    <w:lvl w:ilvl="0">
      <w:start w:val="1"/>
      <w:numFmt w:val="decimal"/>
      <w:lvlText w:val="%1."/>
      <w:lvlJc w:val="left"/>
      <w:pPr>
        <w:tabs>
          <w:tab w:val="num" w:pos="1080"/>
        </w:tabs>
        <w:ind w:left="1080" w:hanging="360"/>
      </w:pPr>
    </w:lvl>
  </w:abstractNum>
  <w:abstractNum w:abstractNumId="3">
    <w:nsid w:val="FFFFFF7F"/>
    <w:multiLevelType w:val="singleLevel"/>
    <w:tmpl w:val="12C8F83E"/>
    <w:lvl w:ilvl="0">
      <w:start w:val="1"/>
      <w:numFmt w:val="decimal"/>
      <w:lvlText w:val="%1."/>
      <w:lvlJc w:val="left"/>
      <w:pPr>
        <w:tabs>
          <w:tab w:val="num" w:pos="720"/>
        </w:tabs>
        <w:ind w:left="720" w:hanging="360"/>
      </w:pPr>
    </w:lvl>
  </w:abstractNum>
  <w:abstractNum w:abstractNumId="4">
    <w:nsid w:val="FFFFFF80"/>
    <w:multiLevelType w:val="singleLevel"/>
    <w:tmpl w:val="4C86042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9DECE2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9D0067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BC0C9B2"/>
    <w:lvl w:ilvl="0">
      <w:start w:val="1"/>
      <w:numFmt w:val="bullet"/>
      <w:lvlText w:val=""/>
      <w:lvlJc w:val="left"/>
      <w:pPr>
        <w:tabs>
          <w:tab w:val="num" w:pos="720"/>
        </w:tabs>
        <w:ind w:left="720" w:hanging="360"/>
      </w:pPr>
      <w:rPr>
        <w:rFonts w:ascii="Symbol" w:hAnsi="Symbol" w:hint="default"/>
      </w:rPr>
    </w:lvl>
  </w:abstractNum>
  <w:abstractNum w:abstractNumId="8">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B0C0849"/>
    <w:multiLevelType w:val="hybridMultilevel"/>
    <w:tmpl w:val="F572B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9E648C3"/>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1EB70EC2"/>
    <w:multiLevelType w:val="multilevel"/>
    <w:tmpl w:val="1A4429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3C91FFD"/>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258217BA"/>
    <w:multiLevelType w:val="multilevel"/>
    <w:tmpl w:val="6942A968"/>
    <w:lvl w:ilvl="0">
      <w:start w:val="1"/>
      <w:numFmt w:val="decimal"/>
      <w:pStyle w:val="Section"/>
      <w:lvlText w:val="%1"/>
      <w:lvlJc w:val="left"/>
      <w:pPr>
        <w:ind w:left="360" w:hanging="360"/>
      </w:pPr>
      <w:rPr>
        <w:rFonts w:hint="default"/>
      </w:rPr>
    </w:lvl>
    <w:lvl w:ilvl="1">
      <w:start w:val="1"/>
      <w:numFmt w:val="decimal"/>
      <w:pStyle w:val="Subsection"/>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27801C72"/>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A116F78"/>
    <w:multiLevelType w:val="multilevel"/>
    <w:tmpl w:val="F0E2C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420033E8"/>
    <w:multiLevelType w:val="multilevel"/>
    <w:tmpl w:val="ECF4F648"/>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44C868F9"/>
    <w:multiLevelType w:val="hybridMultilevel"/>
    <w:tmpl w:val="3A263878"/>
    <w:lvl w:ilvl="0" w:tplc="D5E0B0C0">
      <w:start w:val="4"/>
      <w:numFmt w:val="bullet"/>
      <w:lvlText w:val="-"/>
      <w:lvlJc w:val="left"/>
      <w:pPr>
        <w:ind w:left="1080" w:hanging="360"/>
      </w:pPr>
      <w:rPr>
        <w:rFonts w:ascii="Times New Roman" w:eastAsiaTheme="minorEastAsia"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8">
    <w:nsid w:val="45C728A6"/>
    <w:multiLevelType w:val="hybridMultilevel"/>
    <w:tmpl w:val="5B9CFFCE"/>
    <w:lvl w:ilvl="0" w:tplc="D5E0B0C0">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nsid w:val="489413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4CAD4A0F"/>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563A2BF0"/>
    <w:multiLevelType w:val="multilevel"/>
    <w:tmpl w:val="E8269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595300FF"/>
    <w:multiLevelType w:val="hybridMultilevel"/>
    <w:tmpl w:val="CC22C6A6"/>
    <w:lvl w:ilvl="0" w:tplc="EF040C4A">
      <w:numFmt w:val="bullet"/>
      <w:lvlText w:val="-"/>
      <w:lvlJc w:val="left"/>
      <w:pPr>
        <w:ind w:left="720" w:hanging="360"/>
      </w:pPr>
      <w:rPr>
        <w:rFonts w:ascii="Calibri" w:eastAsia="PMingLiU"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3">
    <w:nsid w:val="5E3F5100"/>
    <w:multiLevelType w:val="multilevel"/>
    <w:tmpl w:val="9FACF9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64F562D0"/>
    <w:multiLevelType w:val="hybridMultilevel"/>
    <w:tmpl w:val="1A0A39AC"/>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hint="default"/>
      </w:rPr>
    </w:lvl>
    <w:lvl w:ilvl="8" w:tplc="04090005" w:tentative="1">
      <w:start w:val="1"/>
      <w:numFmt w:val="bullet"/>
      <w:lvlText w:val=""/>
      <w:lvlJc w:val="left"/>
      <w:pPr>
        <w:ind w:left="6810" w:hanging="360"/>
      </w:pPr>
      <w:rPr>
        <w:rFonts w:ascii="Wingdings" w:hAnsi="Wingdings" w:hint="default"/>
      </w:rPr>
    </w:lvl>
  </w:abstractNum>
  <w:abstractNum w:abstractNumId="25">
    <w:nsid w:val="65E12F42"/>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70233B68"/>
    <w:multiLevelType w:val="multilevel"/>
    <w:tmpl w:val="9EC6B9F6"/>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767119A0"/>
    <w:multiLevelType w:val="multilevel"/>
    <w:tmpl w:val="CE74C690"/>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80B1233"/>
    <w:multiLevelType w:val="hybridMultilevel"/>
    <w:tmpl w:val="C740541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9">
    <w:nsid w:val="78355293"/>
    <w:multiLevelType w:val="multilevel"/>
    <w:tmpl w:val="37587A14"/>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78C91AE8"/>
    <w:multiLevelType w:val="multilevel"/>
    <w:tmpl w:val="295CF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7ABC5C86"/>
    <w:multiLevelType w:val="hybridMultilevel"/>
    <w:tmpl w:val="28D2776C"/>
    <w:lvl w:ilvl="0" w:tplc="302452F6">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2">
    <w:nsid w:val="7B01155B"/>
    <w:multiLevelType w:val="hybridMultilevel"/>
    <w:tmpl w:val="01A0CD52"/>
    <w:lvl w:ilvl="0" w:tplc="97B209DE">
      <w:numFmt w:val="bullet"/>
      <w:lvlText w:val=""/>
      <w:lvlJc w:val="left"/>
      <w:pPr>
        <w:ind w:left="644" w:hanging="360"/>
      </w:pPr>
      <w:rPr>
        <w:rFonts w:ascii="Symbol" w:eastAsiaTheme="minorEastAsia" w:hAnsi="Symbol" w:cstheme="minorBidi"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9"/>
  </w:num>
  <w:num w:numId="2">
    <w:abstractNumId w:val="15"/>
  </w:num>
  <w:num w:numId="3">
    <w:abstractNumId w:val="30"/>
  </w:num>
  <w:num w:numId="4">
    <w:abstractNumId w:val="21"/>
  </w:num>
  <w:num w:numId="5">
    <w:abstractNumId w:val="11"/>
  </w:num>
  <w:num w:numId="6">
    <w:abstractNumId w:val="10"/>
  </w:num>
  <w:num w:numId="7">
    <w:abstractNumId w:val="13"/>
  </w:num>
  <w:num w:numId="8">
    <w:abstractNumId w:val="20"/>
  </w:num>
  <w:num w:numId="9">
    <w:abstractNumId w:val="14"/>
  </w:num>
  <w:num w:numId="10">
    <w:abstractNumId w:val="16"/>
  </w:num>
  <w:num w:numId="11">
    <w:abstractNumId w:val="29"/>
  </w:num>
  <w:num w:numId="12">
    <w:abstractNumId w:val="25"/>
  </w:num>
  <w:num w:numId="13">
    <w:abstractNumId w:val="12"/>
  </w:num>
  <w:num w:numId="14">
    <w:abstractNumId w:val="27"/>
  </w:num>
  <w:num w:numId="15">
    <w:abstractNumId w:val="26"/>
  </w:num>
  <w:num w:numId="16">
    <w:abstractNumId w:val="23"/>
  </w:num>
  <w:num w:numId="17">
    <w:abstractNumId w:val="19"/>
  </w:num>
  <w:num w:numId="18">
    <w:abstractNumId w:val="24"/>
  </w:num>
  <w:num w:numId="19">
    <w:abstractNumId w:val="8"/>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13"/>
  </w:num>
  <w:num w:numId="29">
    <w:abstractNumId w:val="13"/>
  </w:num>
  <w:num w:numId="30">
    <w:abstractNumId w:val="13"/>
  </w:num>
  <w:num w:numId="31">
    <w:abstractNumId w:val="13"/>
  </w:num>
  <w:num w:numId="32">
    <w:abstractNumId w:val="32"/>
  </w:num>
  <w:num w:numId="33">
    <w:abstractNumId w:val="31"/>
  </w:num>
  <w:num w:numId="34">
    <w:abstractNumId w:val="13"/>
  </w:num>
  <w:num w:numId="35">
    <w:abstractNumId w:val="28"/>
  </w:num>
  <w:num w:numId="36">
    <w:abstractNumId w:val="17"/>
  </w:num>
  <w:num w:numId="37">
    <w:abstractNumId w:val="22"/>
    <w:lvlOverride w:ilvl="0"/>
    <w:lvlOverride w:ilvl="1"/>
    <w:lvlOverride w:ilvl="2"/>
    <w:lvlOverride w:ilvl="3"/>
    <w:lvlOverride w:ilvl="4"/>
    <w:lvlOverride w:ilvl="5"/>
    <w:lvlOverride w:ilvl="6"/>
    <w:lvlOverride w:ilvl="7"/>
    <w:lvlOverride w:ilvl="8"/>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activeWritingStyle w:appName="MSWord" w:lang="en-US" w:vendorID="64" w:dllVersion="6" w:nlCheck="1" w:checkStyle="0"/>
  <w:activeWritingStyle w:appName="MSWord" w:lang="de-DE" w:vendorID="64" w:dllVersion="6" w:nlCheck="1" w:checkStyle="0"/>
  <w:activeWritingStyle w:appName="MSWord" w:lang="en-US" w:vendorID="64" w:dllVersion="0"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fr-FR" w:vendorID="64" w:dllVersion="131078"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rawingGridHorizontalSpacing w:val="100"/>
  <w:drawingGridVerticalSpacing w:val="136"/>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6132"/>
    <w:rsid w:val="0000013A"/>
    <w:rsid w:val="000062C9"/>
    <w:rsid w:val="000074FB"/>
    <w:rsid w:val="00007D9C"/>
    <w:rsid w:val="00010932"/>
    <w:rsid w:val="00016FF9"/>
    <w:rsid w:val="000234BA"/>
    <w:rsid w:val="00034AAE"/>
    <w:rsid w:val="00041718"/>
    <w:rsid w:val="0005655A"/>
    <w:rsid w:val="00066952"/>
    <w:rsid w:val="00071594"/>
    <w:rsid w:val="000801B0"/>
    <w:rsid w:val="000820B5"/>
    <w:rsid w:val="00085412"/>
    <w:rsid w:val="00091C3D"/>
    <w:rsid w:val="00091FE6"/>
    <w:rsid w:val="000A5351"/>
    <w:rsid w:val="000B37C6"/>
    <w:rsid w:val="000B7502"/>
    <w:rsid w:val="000D580F"/>
    <w:rsid w:val="000E5D40"/>
    <w:rsid w:val="000E6AD9"/>
    <w:rsid w:val="000F0527"/>
    <w:rsid w:val="00101044"/>
    <w:rsid w:val="00103477"/>
    <w:rsid w:val="00105D20"/>
    <w:rsid w:val="00113863"/>
    <w:rsid w:val="00114FAC"/>
    <w:rsid w:val="001204FA"/>
    <w:rsid w:val="00137785"/>
    <w:rsid w:val="001542E9"/>
    <w:rsid w:val="00155B40"/>
    <w:rsid w:val="001560A9"/>
    <w:rsid w:val="0016116E"/>
    <w:rsid w:val="00163854"/>
    <w:rsid w:val="00164AB4"/>
    <w:rsid w:val="0016510A"/>
    <w:rsid w:val="0018172A"/>
    <w:rsid w:val="0018208F"/>
    <w:rsid w:val="00190D1C"/>
    <w:rsid w:val="001920C8"/>
    <w:rsid w:val="0019671F"/>
    <w:rsid w:val="001A195E"/>
    <w:rsid w:val="001A6C43"/>
    <w:rsid w:val="001B3EAC"/>
    <w:rsid w:val="001B6FA5"/>
    <w:rsid w:val="001D38E2"/>
    <w:rsid w:val="001D5FE3"/>
    <w:rsid w:val="001E3E23"/>
    <w:rsid w:val="001F15CD"/>
    <w:rsid w:val="001F19BF"/>
    <w:rsid w:val="001F347A"/>
    <w:rsid w:val="002026B5"/>
    <w:rsid w:val="00204ACB"/>
    <w:rsid w:val="00205EEF"/>
    <w:rsid w:val="002145D6"/>
    <w:rsid w:val="00215526"/>
    <w:rsid w:val="00217703"/>
    <w:rsid w:val="00230DDE"/>
    <w:rsid w:val="00232A3D"/>
    <w:rsid w:val="00233671"/>
    <w:rsid w:val="00234A3D"/>
    <w:rsid w:val="00253A1F"/>
    <w:rsid w:val="00257E0B"/>
    <w:rsid w:val="002603F1"/>
    <w:rsid w:val="0026066A"/>
    <w:rsid w:val="00261776"/>
    <w:rsid w:val="002638ED"/>
    <w:rsid w:val="00266D8B"/>
    <w:rsid w:val="00270BE5"/>
    <w:rsid w:val="00273A5B"/>
    <w:rsid w:val="00277DC9"/>
    <w:rsid w:val="002804AA"/>
    <w:rsid w:val="00291691"/>
    <w:rsid w:val="00291C13"/>
    <w:rsid w:val="002A440A"/>
    <w:rsid w:val="002B313C"/>
    <w:rsid w:val="002C4F13"/>
    <w:rsid w:val="002D0118"/>
    <w:rsid w:val="002D2C4B"/>
    <w:rsid w:val="002D6CF5"/>
    <w:rsid w:val="002E4243"/>
    <w:rsid w:val="002E4784"/>
    <w:rsid w:val="002F16FF"/>
    <w:rsid w:val="002F727D"/>
    <w:rsid w:val="0030589E"/>
    <w:rsid w:val="00311A0B"/>
    <w:rsid w:val="003135AA"/>
    <w:rsid w:val="0031623A"/>
    <w:rsid w:val="00316408"/>
    <w:rsid w:val="003176C3"/>
    <w:rsid w:val="00323EF2"/>
    <w:rsid w:val="00324CA4"/>
    <w:rsid w:val="00332B45"/>
    <w:rsid w:val="003335FB"/>
    <w:rsid w:val="003440C3"/>
    <w:rsid w:val="00344E09"/>
    <w:rsid w:val="003520D8"/>
    <w:rsid w:val="0035295B"/>
    <w:rsid w:val="00354A33"/>
    <w:rsid w:val="003571EE"/>
    <w:rsid w:val="003621AA"/>
    <w:rsid w:val="0036309E"/>
    <w:rsid w:val="003660E4"/>
    <w:rsid w:val="003847D0"/>
    <w:rsid w:val="00386132"/>
    <w:rsid w:val="003A0DFC"/>
    <w:rsid w:val="003A2477"/>
    <w:rsid w:val="003A457E"/>
    <w:rsid w:val="003B03CF"/>
    <w:rsid w:val="003B1AB5"/>
    <w:rsid w:val="003B530C"/>
    <w:rsid w:val="003B5669"/>
    <w:rsid w:val="003B6750"/>
    <w:rsid w:val="003C4829"/>
    <w:rsid w:val="003D0EC3"/>
    <w:rsid w:val="003D5AF4"/>
    <w:rsid w:val="003D6DF2"/>
    <w:rsid w:val="003E0D71"/>
    <w:rsid w:val="003E527A"/>
    <w:rsid w:val="003E52E0"/>
    <w:rsid w:val="003E55D2"/>
    <w:rsid w:val="004015AB"/>
    <w:rsid w:val="00403DF2"/>
    <w:rsid w:val="00410EE5"/>
    <w:rsid w:val="00412E2B"/>
    <w:rsid w:val="0041433E"/>
    <w:rsid w:val="0042064D"/>
    <w:rsid w:val="00421CBB"/>
    <w:rsid w:val="00423242"/>
    <w:rsid w:val="00432DD4"/>
    <w:rsid w:val="004356EA"/>
    <w:rsid w:val="004364A9"/>
    <w:rsid w:val="00442822"/>
    <w:rsid w:val="00456289"/>
    <w:rsid w:val="00461480"/>
    <w:rsid w:val="004632C4"/>
    <w:rsid w:val="004652A9"/>
    <w:rsid w:val="00467827"/>
    <w:rsid w:val="00467A44"/>
    <w:rsid w:val="0047564C"/>
    <w:rsid w:val="004801AF"/>
    <w:rsid w:val="00482D29"/>
    <w:rsid w:val="004A2A66"/>
    <w:rsid w:val="004A2EEB"/>
    <w:rsid w:val="004A7C74"/>
    <w:rsid w:val="004C2F75"/>
    <w:rsid w:val="004C46D1"/>
    <w:rsid w:val="004D6692"/>
    <w:rsid w:val="004D7242"/>
    <w:rsid w:val="004E0BBC"/>
    <w:rsid w:val="004E354B"/>
    <w:rsid w:val="004E7D83"/>
    <w:rsid w:val="004F0443"/>
    <w:rsid w:val="004F6821"/>
    <w:rsid w:val="00500E6C"/>
    <w:rsid w:val="005011C8"/>
    <w:rsid w:val="00503D12"/>
    <w:rsid w:val="00504E87"/>
    <w:rsid w:val="00505357"/>
    <w:rsid w:val="00505D21"/>
    <w:rsid w:val="00507A6E"/>
    <w:rsid w:val="00507CA5"/>
    <w:rsid w:val="005101A1"/>
    <w:rsid w:val="00524AAE"/>
    <w:rsid w:val="00527955"/>
    <w:rsid w:val="00530468"/>
    <w:rsid w:val="00530D40"/>
    <w:rsid w:val="005310CB"/>
    <w:rsid w:val="005320D6"/>
    <w:rsid w:val="005322ED"/>
    <w:rsid w:val="00537F31"/>
    <w:rsid w:val="0054389D"/>
    <w:rsid w:val="00543A90"/>
    <w:rsid w:val="00547DDD"/>
    <w:rsid w:val="00556C4D"/>
    <w:rsid w:val="005631D5"/>
    <w:rsid w:val="00571090"/>
    <w:rsid w:val="0058422C"/>
    <w:rsid w:val="0059409F"/>
    <w:rsid w:val="00596D0C"/>
    <w:rsid w:val="005A3DA1"/>
    <w:rsid w:val="005A3EB8"/>
    <w:rsid w:val="005B26AA"/>
    <w:rsid w:val="005B426D"/>
    <w:rsid w:val="005B4337"/>
    <w:rsid w:val="005B5E10"/>
    <w:rsid w:val="005B7487"/>
    <w:rsid w:val="005C01A8"/>
    <w:rsid w:val="005C4C45"/>
    <w:rsid w:val="005C6516"/>
    <w:rsid w:val="005E543C"/>
    <w:rsid w:val="006015D3"/>
    <w:rsid w:val="006023E9"/>
    <w:rsid w:val="00602610"/>
    <w:rsid w:val="00602D7E"/>
    <w:rsid w:val="006229A5"/>
    <w:rsid w:val="00625941"/>
    <w:rsid w:val="006272C8"/>
    <w:rsid w:val="00630853"/>
    <w:rsid w:val="006341BD"/>
    <w:rsid w:val="0064024F"/>
    <w:rsid w:val="00642BC2"/>
    <w:rsid w:val="00642E19"/>
    <w:rsid w:val="0065401C"/>
    <w:rsid w:val="006576E4"/>
    <w:rsid w:val="00657BF0"/>
    <w:rsid w:val="00660B74"/>
    <w:rsid w:val="00662955"/>
    <w:rsid w:val="00663004"/>
    <w:rsid w:val="006722BD"/>
    <w:rsid w:val="00682DEA"/>
    <w:rsid w:val="00685DD3"/>
    <w:rsid w:val="00685DD7"/>
    <w:rsid w:val="00694022"/>
    <w:rsid w:val="006A095F"/>
    <w:rsid w:val="006A326C"/>
    <w:rsid w:val="006A7AE0"/>
    <w:rsid w:val="006A7F8D"/>
    <w:rsid w:val="006B0695"/>
    <w:rsid w:val="006B0B4B"/>
    <w:rsid w:val="006B0C03"/>
    <w:rsid w:val="006B1684"/>
    <w:rsid w:val="006B3239"/>
    <w:rsid w:val="006B37C1"/>
    <w:rsid w:val="006C1D51"/>
    <w:rsid w:val="006C209F"/>
    <w:rsid w:val="006D6870"/>
    <w:rsid w:val="006E141D"/>
    <w:rsid w:val="006E5639"/>
    <w:rsid w:val="006E5967"/>
    <w:rsid w:val="006F2561"/>
    <w:rsid w:val="00707E83"/>
    <w:rsid w:val="00714E70"/>
    <w:rsid w:val="007167DE"/>
    <w:rsid w:val="007207C2"/>
    <w:rsid w:val="007225FC"/>
    <w:rsid w:val="00725D9B"/>
    <w:rsid w:val="00727951"/>
    <w:rsid w:val="00730118"/>
    <w:rsid w:val="00732E5E"/>
    <w:rsid w:val="00735441"/>
    <w:rsid w:val="00737FF6"/>
    <w:rsid w:val="00760467"/>
    <w:rsid w:val="007614CA"/>
    <w:rsid w:val="0076241F"/>
    <w:rsid w:val="0077172C"/>
    <w:rsid w:val="0078076B"/>
    <w:rsid w:val="00786835"/>
    <w:rsid w:val="007A2147"/>
    <w:rsid w:val="007A5206"/>
    <w:rsid w:val="007A63A3"/>
    <w:rsid w:val="007B27CB"/>
    <w:rsid w:val="007C0D40"/>
    <w:rsid w:val="007C1099"/>
    <w:rsid w:val="007C10AE"/>
    <w:rsid w:val="007C1A51"/>
    <w:rsid w:val="007D4780"/>
    <w:rsid w:val="007E0251"/>
    <w:rsid w:val="007E11CB"/>
    <w:rsid w:val="007E75C5"/>
    <w:rsid w:val="007F3C9C"/>
    <w:rsid w:val="007F6C69"/>
    <w:rsid w:val="0080010D"/>
    <w:rsid w:val="0080069B"/>
    <w:rsid w:val="00820DCA"/>
    <w:rsid w:val="00822AC5"/>
    <w:rsid w:val="00825C71"/>
    <w:rsid w:val="008356E7"/>
    <w:rsid w:val="008410C7"/>
    <w:rsid w:val="0084285C"/>
    <w:rsid w:val="00846435"/>
    <w:rsid w:val="008534E8"/>
    <w:rsid w:val="00855D1A"/>
    <w:rsid w:val="00857F58"/>
    <w:rsid w:val="00864E39"/>
    <w:rsid w:val="00865CD8"/>
    <w:rsid w:val="0087085A"/>
    <w:rsid w:val="00871D19"/>
    <w:rsid w:val="008909E6"/>
    <w:rsid w:val="00892BDD"/>
    <w:rsid w:val="0089514F"/>
    <w:rsid w:val="008A078D"/>
    <w:rsid w:val="008A2B88"/>
    <w:rsid w:val="008A5342"/>
    <w:rsid w:val="008A5A33"/>
    <w:rsid w:val="008A6C30"/>
    <w:rsid w:val="008B70BF"/>
    <w:rsid w:val="008B741C"/>
    <w:rsid w:val="008B768D"/>
    <w:rsid w:val="008C0C38"/>
    <w:rsid w:val="008C6497"/>
    <w:rsid w:val="008D174C"/>
    <w:rsid w:val="008D23AC"/>
    <w:rsid w:val="008D4914"/>
    <w:rsid w:val="008D71DE"/>
    <w:rsid w:val="008E3AF9"/>
    <w:rsid w:val="008E77B7"/>
    <w:rsid w:val="008F0670"/>
    <w:rsid w:val="008F4625"/>
    <w:rsid w:val="0090189C"/>
    <w:rsid w:val="00903435"/>
    <w:rsid w:val="00907449"/>
    <w:rsid w:val="0091003D"/>
    <w:rsid w:val="009210B5"/>
    <w:rsid w:val="0092196A"/>
    <w:rsid w:val="00923F3A"/>
    <w:rsid w:val="00924B89"/>
    <w:rsid w:val="00930F35"/>
    <w:rsid w:val="00936970"/>
    <w:rsid w:val="00942371"/>
    <w:rsid w:val="00942FAF"/>
    <w:rsid w:val="00943137"/>
    <w:rsid w:val="009460EE"/>
    <w:rsid w:val="00946828"/>
    <w:rsid w:val="00947FC0"/>
    <w:rsid w:val="00956001"/>
    <w:rsid w:val="0095637D"/>
    <w:rsid w:val="00956729"/>
    <w:rsid w:val="009608D1"/>
    <w:rsid w:val="009717E2"/>
    <w:rsid w:val="009723EF"/>
    <w:rsid w:val="00972C6E"/>
    <w:rsid w:val="00983656"/>
    <w:rsid w:val="00987497"/>
    <w:rsid w:val="00996835"/>
    <w:rsid w:val="00997646"/>
    <w:rsid w:val="009A2394"/>
    <w:rsid w:val="009B1D18"/>
    <w:rsid w:val="009B5B83"/>
    <w:rsid w:val="009B6F47"/>
    <w:rsid w:val="009C0781"/>
    <w:rsid w:val="009C189D"/>
    <w:rsid w:val="009C51B0"/>
    <w:rsid w:val="009D69AE"/>
    <w:rsid w:val="009D7FD9"/>
    <w:rsid w:val="009E43A0"/>
    <w:rsid w:val="009E6103"/>
    <w:rsid w:val="009E6973"/>
    <w:rsid w:val="009F2A61"/>
    <w:rsid w:val="00A00D28"/>
    <w:rsid w:val="00A02C59"/>
    <w:rsid w:val="00A067B1"/>
    <w:rsid w:val="00A13344"/>
    <w:rsid w:val="00A143E3"/>
    <w:rsid w:val="00A24DC6"/>
    <w:rsid w:val="00A2615B"/>
    <w:rsid w:val="00A2792A"/>
    <w:rsid w:val="00A322D4"/>
    <w:rsid w:val="00A406B5"/>
    <w:rsid w:val="00A40DFB"/>
    <w:rsid w:val="00A456EE"/>
    <w:rsid w:val="00A51832"/>
    <w:rsid w:val="00A5383D"/>
    <w:rsid w:val="00A5568D"/>
    <w:rsid w:val="00A55CBD"/>
    <w:rsid w:val="00A57C3B"/>
    <w:rsid w:val="00A63D64"/>
    <w:rsid w:val="00A66F6E"/>
    <w:rsid w:val="00A80656"/>
    <w:rsid w:val="00A807D6"/>
    <w:rsid w:val="00A871A2"/>
    <w:rsid w:val="00A93647"/>
    <w:rsid w:val="00AA176A"/>
    <w:rsid w:val="00AA2EE6"/>
    <w:rsid w:val="00AA2F9F"/>
    <w:rsid w:val="00AA366E"/>
    <w:rsid w:val="00AA4E06"/>
    <w:rsid w:val="00AA68EA"/>
    <w:rsid w:val="00AB1C69"/>
    <w:rsid w:val="00AB4FC8"/>
    <w:rsid w:val="00AB706F"/>
    <w:rsid w:val="00AB73CD"/>
    <w:rsid w:val="00AC3429"/>
    <w:rsid w:val="00AD3FFA"/>
    <w:rsid w:val="00AD735F"/>
    <w:rsid w:val="00AE3EAB"/>
    <w:rsid w:val="00AF09CC"/>
    <w:rsid w:val="00AF1B92"/>
    <w:rsid w:val="00AF3501"/>
    <w:rsid w:val="00B03B29"/>
    <w:rsid w:val="00B064AD"/>
    <w:rsid w:val="00B100D5"/>
    <w:rsid w:val="00B10B94"/>
    <w:rsid w:val="00B12F2A"/>
    <w:rsid w:val="00B20097"/>
    <w:rsid w:val="00B24C03"/>
    <w:rsid w:val="00B266CC"/>
    <w:rsid w:val="00B31084"/>
    <w:rsid w:val="00B43560"/>
    <w:rsid w:val="00B45591"/>
    <w:rsid w:val="00B56B83"/>
    <w:rsid w:val="00B61321"/>
    <w:rsid w:val="00B6298C"/>
    <w:rsid w:val="00B62CA5"/>
    <w:rsid w:val="00B734D2"/>
    <w:rsid w:val="00B74D1F"/>
    <w:rsid w:val="00B74D24"/>
    <w:rsid w:val="00B913C4"/>
    <w:rsid w:val="00B95232"/>
    <w:rsid w:val="00BA0720"/>
    <w:rsid w:val="00BA10DF"/>
    <w:rsid w:val="00BA518F"/>
    <w:rsid w:val="00BB1470"/>
    <w:rsid w:val="00BB5764"/>
    <w:rsid w:val="00BB6242"/>
    <w:rsid w:val="00BE5A7C"/>
    <w:rsid w:val="00BE7743"/>
    <w:rsid w:val="00BF1853"/>
    <w:rsid w:val="00BF1B74"/>
    <w:rsid w:val="00BF6611"/>
    <w:rsid w:val="00BF7553"/>
    <w:rsid w:val="00BF788B"/>
    <w:rsid w:val="00C00E49"/>
    <w:rsid w:val="00C07377"/>
    <w:rsid w:val="00C17A06"/>
    <w:rsid w:val="00C206B5"/>
    <w:rsid w:val="00C24177"/>
    <w:rsid w:val="00C30494"/>
    <w:rsid w:val="00C32D49"/>
    <w:rsid w:val="00C32F88"/>
    <w:rsid w:val="00C407E6"/>
    <w:rsid w:val="00C47574"/>
    <w:rsid w:val="00C508A5"/>
    <w:rsid w:val="00C51CDD"/>
    <w:rsid w:val="00C525B9"/>
    <w:rsid w:val="00C52EAE"/>
    <w:rsid w:val="00C55A43"/>
    <w:rsid w:val="00C80B33"/>
    <w:rsid w:val="00C86395"/>
    <w:rsid w:val="00C92425"/>
    <w:rsid w:val="00C94C2F"/>
    <w:rsid w:val="00CA0270"/>
    <w:rsid w:val="00CA301D"/>
    <w:rsid w:val="00CB261A"/>
    <w:rsid w:val="00CB2D77"/>
    <w:rsid w:val="00CB6318"/>
    <w:rsid w:val="00CD04E7"/>
    <w:rsid w:val="00CD37D5"/>
    <w:rsid w:val="00CD4872"/>
    <w:rsid w:val="00CD566A"/>
    <w:rsid w:val="00CE2781"/>
    <w:rsid w:val="00D07285"/>
    <w:rsid w:val="00D105DF"/>
    <w:rsid w:val="00D1227F"/>
    <w:rsid w:val="00D13400"/>
    <w:rsid w:val="00D15D36"/>
    <w:rsid w:val="00D231FA"/>
    <w:rsid w:val="00D23629"/>
    <w:rsid w:val="00D26301"/>
    <w:rsid w:val="00D270BF"/>
    <w:rsid w:val="00D330BD"/>
    <w:rsid w:val="00D3762E"/>
    <w:rsid w:val="00D40736"/>
    <w:rsid w:val="00D41628"/>
    <w:rsid w:val="00D53400"/>
    <w:rsid w:val="00D623F9"/>
    <w:rsid w:val="00D65905"/>
    <w:rsid w:val="00D7130B"/>
    <w:rsid w:val="00D72A9E"/>
    <w:rsid w:val="00D73D40"/>
    <w:rsid w:val="00D80A5D"/>
    <w:rsid w:val="00D83112"/>
    <w:rsid w:val="00D9151F"/>
    <w:rsid w:val="00DA2A10"/>
    <w:rsid w:val="00DA4AC1"/>
    <w:rsid w:val="00DA5EE8"/>
    <w:rsid w:val="00DB0D64"/>
    <w:rsid w:val="00DC0A65"/>
    <w:rsid w:val="00DC3CC5"/>
    <w:rsid w:val="00DC4DAD"/>
    <w:rsid w:val="00DD48B2"/>
    <w:rsid w:val="00DD560A"/>
    <w:rsid w:val="00DD7A75"/>
    <w:rsid w:val="00DE2B02"/>
    <w:rsid w:val="00DE518A"/>
    <w:rsid w:val="00DE7C97"/>
    <w:rsid w:val="00DF4250"/>
    <w:rsid w:val="00DF7662"/>
    <w:rsid w:val="00DF79CD"/>
    <w:rsid w:val="00E02707"/>
    <w:rsid w:val="00E04032"/>
    <w:rsid w:val="00E24C16"/>
    <w:rsid w:val="00E26682"/>
    <w:rsid w:val="00E431E0"/>
    <w:rsid w:val="00E54EBE"/>
    <w:rsid w:val="00E55B06"/>
    <w:rsid w:val="00E6584B"/>
    <w:rsid w:val="00E67CA2"/>
    <w:rsid w:val="00E76C40"/>
    <w:rsid w:val="00E77F29"/>
    <w:rsid w:val="00E80702"/>
    <w:rsid w:val="00E80B22"/>
    <w:rsid w:val="00E86CB9"/>
    <w:rsid w:val="00E87B91"/>
    <w:rsid w:val="00E91F75"/>
    <w:rsid w:val="00E93ED2"/>
    <w:rsid w:val="00E95EB9"/>
    <w:rsid w:val="00E9638B"/>
    <w:rsid w:val="00EA5F74"/>
    <w:rsid w:val="00EB091B"/>
    <w:rsid w:val="00EB34E1"/>
    <w:rsid w:val="00EB68DC"/>
    <w:rsid w:val="00EB7FCF"/>
    <w:rsid w:val="00ED51E3"/>
    <w:rsid w:val="00EE03D2"/>
    <w:rsid w:val="00EE1303"/>
    <w:rsid w:val="00EE685B"/>
    <w:rsid w:val="00EE75B1"/>
    <w:rsid w:val="00EF071E"/>
    <w:rsid w:val="00EF16AD"/>
    <w:rsid w:val="00EF61C1"/>
    <w:rsid w:val="00F00CC8"/>
    <w:rsid w:val="00F04217"/>
    <w:rsid w:val="00F157BE"/>
    <w:rsid w:val="00F249E7"/>
    <w:rsid w:val="00F26092"/>
    <w:rsid w:val="00F262D5"/>
    <w:rsid w:val="00F30AD2"/>
    <w:rsid w:val="00F35B36"/>
    <w:rsid w:val="00F362C8"/>
    <w:rsid w:val="00F37209"/>
    <w:rsid w:val="00F50778"/>
    <w:rsid w:val="00F56DE4"/>
    <w:rsid w:val="00F601F4"/>
    <w:rsid w:val="00F61075"/>
    <w:rsid w:val="00F650CB"/>
    <w:rsid w:val="00F708DE"/>
    <w:rsid w:val="00F71B51"/>
    <w:rsid w:val="00F727D6"/>
    <w:rsid w:val="00F72ED9"/>
    <w:rsid w:val="00F73594"/>
    <w:rsid w:val="00F910C3"/>
    <w:rsid w:val="00FA06E6"/>
    <w:rsid w:val="00FA0F77"/>
    <w:rsid w:val="00FA4E5E"/>
    <w:rsid w:val="00FC015F"/>
    <w:rsid w:val="00FD0B79"/>
    <w:rsid w:val="00FD5A42"/>
    <w:rsid w:val="00FE32BD"/>
    <w:rsid w:val="00FE4EBC"/>
    <w:rsid w:val="00FF58C6"/>
    <w:rsid w:val="00FF6B0F"/>
    <w:rsid w:val="4840E04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727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17923">
      <w:bodyDiv w:val="1"/>
      <w:marLeft w:val="0"/>
      <w:marRight w:val="0"/>
      <w:marTop w:val="0"/>
      <w:marBottom w:val="0"/>
      <w:divBdr>
        <w:top w:val="none" w:sz="0" w:space="0" w:color="auto"/>
        <w:left w:val="none" w:sz="0" w:space="0" w:color="auto"/>
        <w:bottom w:val="none" w:sz="0" w:space="0" w:color="auto"/>
        <w:right w:val="none" w:sz="0" w:space="0" w:color="auto"/>
      </w:divBdr>
    </w:div>
    <w:div w:id="122962217">
      <w:bodyDiv w:val="1"/>
      <w:marLeft w:val="0"/>
      <w:marRight w:val="0"/>
      <w:marTop w:val="0"/>
      <w:marBottom w:val="0"/>
      <w:divBdr>
        <w:top w:val="none" w:sz="0" w:space="0" w:color="auto"/>
        <w:left w:val="none" w:sz="0" w:space="0" w:color="auto"/>
        <w:bottom w:val="none" w:sz="0" w:space="0" w:color="auto"/>
        <w:right w:val="none" w:sz="0" w:space="0" w:color="auto"/>
      </w:divBdr>
    </w:div>
    <w:div w:id="151794452">
      <w:bodyDiv w:val="1"/>
      <w:marLeft w:val="0"/>
      <w:marRight w:val="0"/>
      <w:marTop w:val="0"/>
      <w:marBottom w:val="0"/>
      <w:divBdr>
        <w:top w:val="none" w:sz="0" w:space="0" w:color="auto"/>
        <w:left w:val="none" w:sz="0" w:space="0" w:color="auto"/>
        <w:bottom w:val="none" w:sz="0" w:space="0" w:color="auto"/>
        <w:right w:val="none" w:sz="0" w:space="0" w:color="auto"/>
      </w:divBdr>
    </w:div>
    <w:div w:id="183566800">
      <w:bodyDiv w:val="1"/>
      <w:marLeft w:val="0"/>
      <w:marRight w:val="0"/>
      <w:marTop w:val="0"/>
      <w:marBottom w:val="0"/>
      <w:divBdr>
        <w:top w:val="none" w:sz="0" w:space="0" w:color="auto"/>
        <w:left w:val="none" w:sz="0" w:space="0" w:color="auto"/>
        <w:bottom w:val="none" w:sz="0" w:space="0" w:color="auto"/>
        <w:right w:val="none" w:sz="0" w:space="0" w:color="auto"/>
      </w:divBdr>
    </w:div>
    <w:div w:id="192771314">
      <w:bodyDiv w:val="1"/>
      <w:marLeft w:val="0"/>
      <w:marRight w:val="0"/>
      <w:marTop w:val="0"/>
      <w:marBottom w:val="0"/>
      <w:divBdr>
        <w:top w:val="none" w:sz="0" w:space="0" w:color="auto"/>
        <w:left w:val="none" w:sz="0" w:space="0" w:color="auto"/>
        <w:bottom w:val="none" w:sz="0" w:space="0" w:color="auto"/>
        <w:right w:val="none" w:sz="0" w:space="0" w:color="auto"/>
      </w:divBdr>
    </w:div>
    <w:div w:id="202910154">
      <w:bodyDiv w:val="1"/>
      <w:marLeft w:val="0"/>
      <w:marRight w:val="0"/>
      <w:marTop w:val="0"/>
      <w:marBottom w:val="0"/>
      <w:divBdr>
        <w:top w:val="none" w:sz="0" w:space="0" w:color="auto"/>
        <w:left w:val="none" w:sz="0" w:space="0" w:color="auto"/>
        <w:bottom w:val="none" w:sz="0" w:space="0" w:color="auto"/>
        <w:right w:val="none" w:sz="0" w:space="0" w:color="auto"/>
      </w:divBdr>
    </w:div>
    <w:div w:id="227614203">
      <w:bodyDiv w:val="1"/>
      <w:marLeft w:val="0"/>
      <w:marRight w:val="0"/>
      <w:marTop w:val="0"/>
      <w:marBottom w:val="0"/>
      <w:divBdr>
        <w:top w:val="none" w:sz="0" w:space="0" w:color="auto"/>
        <w:left w:val="none" w:sz="0" w:space="0" w:color="auto"/>
        <w:bottom w:val="none" w:sz="0" w:space="0" w:color="auto"/>
        <w:right w:val="none" w:sz="0" w:space="0" w:color="auto"/>
      </w:divBdr>
    </w:div>
    <w:div w:id="238642015">
      <w:bodyDiv w:val="1"/>
      <w:marLeft w:val="0"/>
      <w:marRight w:val="0"/>
      <w:marTop w:val="0"/>
      <w:marBottom w:val="0"/>
      <w:divBdr>
        <w:top w:val="none" w:sz="0" w:space="0" w:color="auto"/>
        <w:left w:val="none" w:sz="0" w:space="0" w:color="auto"/>
        <w:bottom w:val="none" w:sz="0" w:space="0" w:color="auto"/>
        <w:right w:val="none" w:sz="0" w:space="0" w:color="auto"/>
      </w:divBdr>
    </w:div>
    <w:div w:id="313609553">
      <w:bodyDiv w:val="1"/>
      <w:marLeft w:val="0"/>
      <w:marRight w:val="0"/>
      <w:marTop w:val="0"/>
      <w:marBottom w:val="0"/>
      <w:divBdr>
        <w:top w:val="none" w:sz="0" w:space="0" w:color="auto"/>
        <w:left w:val="none" w:sz="0" w:space="0" w:color="auto"/>
        <w:bottom w:val="none" w:sz="0" w:space="0" w:color="auto"/>
        <w:right w:val="none" w:sz="0" w:space="0" w:color="auto"/>
      </w:divBdr>
    </w:div>
    <w:div w:id="415832101">
      <w:bodyDiv w:val="1"/>
      <w:marLeft w:val="0"/>
      <w:marRight w:val="0"/>
      <w:marTop w:val="0"/>
      <w:marBottom w:val="0"/>
      <w:divBdr>
        <w:top w:val="none" w:sz="0" w:space="0" w:color="auto"/>
        <w:left w:val="none" w:sz="0" w:space="0" w:color="auto"/>
        <w:bottom w:val="none" w:sz="0" w:space="0" w:color="auto"/>
        <w:right w:val="none" w:sz="0" w:space="0" w:color="auto"/>
      </w:divBdr>
    </w:div>
    <w:div w:id="420682611">
      <w:bodyDiv w:val="1"/>
      <w:marLeft w:val="0"/>
      <w:marRight w:val="0"/>
      <w:marTop w:val="0"/>
      <w:marBottom w:val="0"/>
      <w:divBdr>
        <w:top w:val="none" w:sz="0" w:space="0" w:color="auto"/>
        <w:left w:val="none" w:sz="0" w:space="0" w:color="auto"/>
        <w:bottom w:val="none" w:sz="0" w:space="0" w:color="auto"/>
        <w:right w:val="none" w:sz="0" w:space="0" w:color="auto"/>
      </w:divBdr>
    </w:div>
    <w:div w:id="421341763">
      <w:bodyDiv w:val="1"/>
      <w:marLeft w:val="0"/>
      <w:marRight w:val="0"/>
      <w:marTop w:val="0"/>
      <w:marBottom w:val="0"/>
      <w:divBdr>
        <w:top w:val="none" w:sz="0" w:space="0" w:color="auto"/>
        <w:left w:val="none" w:sz="0" w:space="0" w:color="auto"/>
        <w:bottom w:val="none" w:sz="0" w:space="0" w:color="auto"/>
        <w:right w:val="none" w:sz="0" w:space="0" w:color="auto"/>
      </w:divBdr>
    </w:div>
    <w:div w:id="493960655">
      <w:bodyDiv w:val="1"/>
      <w:marLeft w:val="0"/>
      <w:marRight w:val="0"/>
      <w:marTop w:val="0"/>
      <w:marBottom w:val="0"/>
      <w:divBdr>
        <w:top w:val="none" w:sz="0" w:space="0" w:color="auto"/>
        <w:left w:val="none" w:sz="0" w:space="0" w:color="auto"/>
        <w:bottom w:val="none" w:sz="0" w:space="0" w:color="auto"/>
        <w:right w:val="none" w:sz="0" w:space="0" w:color="auto"/>
      </w:divBdr>
    </w:div>
    <w:div w:id="499389324">
      <w:bodyDiv w:val="1"/>
      <w:marLeft w:val="0"/>
      <w:marRight w:val="0"/>
      <w:marTop w:val="0"/>
      <w:marBottom w:val="0"/>
      <w:divBdr>
        <w:top w:val="none" w:sz="0" w:space="0" w:color="auto"/>
        <w:left w:val="none" w:sz="0" w:space="0" w:color="auto"/>
        <w:bottom w:val="none" w:sz="0" w:space="0" w:color="auto"/>
        <w:right w:val="none" w:sz="0" w:space="0" w:color="auto"/>
      </w:divBdr>
    </w:div>
    <w:div w:id="653223263">
      <w:bodyDiv w:val="1"/>
      <w:marLeft w:val="0"/>
      <w:marRight w:val="0"/>
      <w:marTop w:val="0"/>
      <w:marBottom w:val="0"/>
      <w:divBdr>
        <w:top w:val="none" w:sz="0" w:space="0" w:color="auto"/>
        <w:left w:val="none" w:sz="0" w:space="0" w:color="auto"/>
        <w:bottom w:val="none" w:sz="0" w:space="0" w:color="auto"/>
        <w:right w:val="none" w:sz="0" w:space="0" w:color="auto"/>
      </w:divBdr>
    </w:div>
    <w:div w:id="686102117">
      <w:bodyDiv w:val="1"/>
      <w:marLeft w:val="0"/>
      <w:marRight w:val="0"/>
      <w:marTop w:val="0"/>
      <w:marBottom w:val="0"/>
      <w:divBdr>
        <w:top w:val="none" w:sz="0" w:space="0" w:color="auto"/>
        <w:left w:val="none" w:sz="0" w:space="0" w:color="auto"/>
        <w:bottom w:val="none" w:sz="0" w:space="0" w:color="auto"/>
        <w:right w:val="none" w:sz="0" w:space="0" w:color="auto"/>
      </w:divBdr>
    </w:div>
    <w:div w:id="695080364">
      <w:bodyDiv w:val="1"/>
      <w:marLeft w:val="0"/>
      <w:marRight w:val="0"/>
      <w:marTop w:val="0"/>
      <w:marBottom w:val="0"/>
      <w:divBdr>
        <w:top w:val="none" w:sz="0" w:space="0" w:color="auto"/>
        <w:left w:val="none" w:sz="0" w:space="0" w:color="auto"/>
        <w:bottom w:val="none" w:sz="0" w:space="0" w:color="auto"/>
        <w:right w:val="none" w:sz="0" w:space="0" w:color="auto"/>
      </w:divBdr>
    </w:div>
    <w:div w:id="703675668">
      <w:bodyDiv w:val="1"/>
      <w:marLeft w:val="0"/>
      <w:marRight w:val="0"/>
      <w:marTop w:val="0"/>
      <w:marBottom w:val="0"/>
      <w:divBdr>
        <w:top w:val="none" w:sz="0" w:space="0" w:color="auto"/>
        <w:left w:val="none" w:sz="0" w:space="0" w:color="auto"/>
        <w:bottom w:val="none" w:sz="0" w:space="0" w:color="auto"/>
        <w:right w:val="none" w:sz="0" w:space="0" w:color="auto"/>
      </w:divBdr>
    </w:div>
    <w:div w:id="732585223">
      <w:bodyDiv w:val="1"/>
      <w:marLeft w:val="0"/>
      <w:marRight w:val="0"/>
      <w:marTop w:val="0"/>
      <w:marBottom w:val="0"/>
      <w:divBdr>
        <w:top w:val="none" w:sz="0" w:space="0" w:color="auto"/>
        <w:left w:val="none" w:sz="0" w:space="0" w:color="auto"/>
        <w:bottom w:val="none" w:sz="0" w:space="0" w:color="auto"/>
        <w:right w:val="none" w:sz="0" w:space="0" w:color="auto"/>
      </w:divBdr>
    </w:div>
    <w:div w:id="734085884">
      <w:bodyDiv w:val="1"/>
      <w:marLeft w:val="0"/>
      <w:marRight w:val="0"/>
      <w:marTop w:val="0"/>
      <w:marBottom w:val="0"/>
      <w:divBdr>
        <w:top w:val="none" w:sz="0" w:space="0" w:color="auto"/>
        <w:left w:val="none" w:sz="0" w:space="0" w:color="auto"/>
        <w:bottom w:val="none" w:sz="0" w:space="0" w:color="auto"/>
        <w:right w:val="none" w:sz="0" w:space="0" w:color="auto"/>
      </w:divBdr>
    </w:div>
    <w:div w:id="741297271">
      <w:bodyDiv w:val="1"/>
      <w:marLeft w:val="0"/>
      <w:marRight w:val="0"/>
      <w:marTop w:val="0"/>
      <w:marBottom w:val="0"/>
      <w:divBdr>
        <w:top w:val="none" w:sz="0" w:space="0" w:color="auto"/>
        <w:left w:val="none" w:sz="0" w:space="0" w:color="auto"/>
        <w:bottom w:val="none" w:sz="0" w:space="0" w:color="auto"/>
        <w:right w:val="none" w:sz="0" w:space="0" w:color="auto"/>
      </w:divBdr>
    </w:div>
    <w:div w:id="765688577">
      <w:bodyDiv w:val="1"/>
      <w:marLeft w:val="0"/>
      <w:marRight w:val="0"/>
      <w:marTop w:val="0"/>
      <w:marBottom w:val="0"/>
      <w:divBdr>
        <w:top w:val="none" w:sz="0" w:space="0" w:color="auto"/>
        <w:left w:val="none" w:sz="0" w:space="0" w:color="auto"/>
        <w:bottom w:val="none" w:sz="0" w:space="0" w:color="auto"/>
        <w:right w:val="none" w:sz="0" w:space="0" w:color="auto"/>
      </w:divBdr>
    </w:div>
    <w:div w:id="779489604">
      <w:bodyDiv w:val="1"/>
      <w:marLeft w:val="0"/>
      <w:marRight w:val="0"/>
      <w:marTop w:val="0"/>
      <w:marBottom w:val="0"/>
      <w:divBdr>
        <w:top w:val="none" w:sz="0" w:space="0" w:color="auto"/>
        <w:left w:val="none" w:sz="0" w:space="0" w:color="auto"/>
        <w:bottom w:val="none" w:sz="0" w:space="0" w:color="auto"/>
        <w:right w:val="none" w:sz="0" w:space="0" w:color="auto"/>
      </w:divBdr>
    </w:div>
    <w:div w:id="830802491">
      <w:bodyDiv w:val="1"/>
      <w:marLeft w:val="0"/>
      <w:marRight w:val="0"/>
      <w:marTop w:val="0"/>
      <w:marBottom w:val="0"/>
      <w:divBdr>
        <w:top w:val="none" w:sz="0" w:space="0" w:color="auto"/>
        <w:left w:val="none" w:sz="0" w:space="0" w:color="auto"/>
        <w:bottom w:val="none" w:sz="0" w:space="0" w:color="auto"/>
        <w:right w:val="none" w:sz="0" w:space="0" w:color="auto"/>
      </w:divBdr>
    </w:div>
    <w:div w:id="845246991">
      <w:bodyDiv w:val="1"/>
      <w:marLeft w:val="0"/>
      <w:marRight w:val="0"/>
      <w:marTop w:val="0"/>
      <w:marBottom w:val="0"/>
      <w:divBdr>
        <w:top w:val="none" w:sz="0" w:space="0" w:color="auto"/>
        <w:left w:val="none" w:sz="0" w:space="0" w:color="auto"/>
        <w:bottom w:val="none" w:sz="0" w:space="0" w:color="auto"/>
        <w:right w:val="none" w:sz="0" w:space="0" w:color="auto"/>
      </w:divBdr>
    </w:div>
    <w:div w:id="891770845">
      <w:bodyDiv w:val="1"/>
      <w:marLeft w:val="0"/>
      <w:marRight w:val="0"/>
      <w:marTop w:val="0"/>
      <w:marBottom w:val="0"/>
      <w:divBdr>
        <w:top w:val="none" w:sz="0" w:space="0" w:color="auto"/>
        <w:left w:val="none" w:sz="0" w:space="0" w:color="auto"/>
        <w:bottom w:val="none" w:sz="0" w:space="0" w:color="auto"/>
        <w:right w:val="none" w:sz="0" w:space="0" w:color="auto"/>
      </w:divBdr>
    </w:div>
    <w:div w:id="897789504">
      <w:bodyDiv w:val="1"/>
      <w:marLeft w:val="0"/>
      <w:marRight w:val="0"/>
      <w:marTop w:val="0"/>
      <w:marBottom w:val="0"/>
      <w:divBdr>
        <w:top w:val="none" w:sz="0" w:space="0" w:color="auto"/>
        <w:left w:val="none" w:sz="0" w:space="0" w:color="auto"/>
        <w:bottom w:val="none" w:sz="0" w:space="0" w:color="auto"/>
        <w:right w:val="none" w:sz="0" w:space="0" w:color="auto"/>
      </w:divBdr>
    </w:div>
    <w:div w:id="915281487">
      <w:bodyDiv w:val="1"/>
      <w:marLeft w:val="0"/>
      <w:marRight w:val="0"/>
      <w:marTop w:val="0"/>
      <w:marBottom w:val="0"/>
      <w:divBdr>
        <w:top w:val="none" w:sz="0" w:space="0" w:color="auto"/>
        <w:left w:val="none" w:sz="0" w:space="0" w:color="auto"/>
        <w:bottom w:val="none" w:sz="0" w:space="0" w:color="auto"/>
        <w:right w:val="none" w:sz="0" w:space="0" w:color="auto"/>
      </w:divBdr>
    </w:div>
    <w:div w:id="921721513">
      <w:bodyDiv w:val="1"/>
      <w:marLeft w:val="0"/>
      <w:marRight w:val="0"/>
      <w:marTop w:val="0"/>
      <w:marBottom w:val="0"/>
      <w:divBdr>
        <w:top w:val="none" w:sz="0" w:space="0" w:color="auto"/>
        <w:left w:val="none" w:sz="0" w:space="0" w:color="auto"/>
        <w:bottom w:val="none" w:sz="0" w:space="0" w:color="auto"/>
        <w:right w:val="none" w:sz="0" w:space="0" w:color="auto"/>
      </w:divBdr>
    </w:div>
    <w:div w:id="929701515">
      <w:bodyDiv w:val="1"/>
      <w:marLeft w:val="0"/>
      <w:marRight w:val="0"/>
      <w:marTop w:val="0"/>
      <w:marBottom w:val="0"/>
      <w:divBdr>
        <w:top w:val="none" w:sz="0" w:space="0" w:color="auto"/>
        <w:left w:val="none" w:sz="0" w:space="0" w:color="auto"/>
        <w:bottom w:val="none" w:sz="0" w:space="0" w:color="auto"/>
        <w:right w:val="none" w:sz="0" w:space="0" w:color="auto"/>
      </w:divBdr>
    </w:div>
    <w:div w:id="942883784">
      <w:bodyDiv w:val="1"/>
      <w:marLeft w:val="0"/>
      <w:marRight w:val="0"/>
      <w:marTop w:val="0"/>
      <w:marBottom w:val="0"/>
      <w:divBdr>
        <w:top w:val="none" w:sz="0" w:space="0" w:color="auto"/>
        <w:left w:val="none" w:sz="0" w:space="0" w:color="auto"/>
        <w:bottom w:val="none" w:sz="0" w:space="0" w:color="auto"/>
        <w:right w:val="none" w:sz="0" w:space="0" w:color="auto"/>
      </w:divBdr>
    </w:div>
    <w:div w:id="950435339">
      <w:bodyDiv w:val="1"/>
      <w:marLeft w:val="0"/>
      <w:marRight w:val="0"/>
      <w:marTop w:val="0"/>
      <w:marBottom w:val="0"/>
      <w:divBdr>
        <w:top w:val="none" w:sz="0" w:space="0" w:color="auto"/>
        <w:left w:val="none" w:sz="0" w:space="0" w:color="auto"/>
        <w:bottom w:val="none" w:sz="0" w:space="0" w:color="auto"/>
        <w:right w:val="none" w:sz="0" w:space="0" w:color="auto"/>
      </w:divBdr>
    </w:div>
    <w:div w:id="957420443">
      <w:bodyDiv w:val="1"/>
      <w:marLeft w:val="0"/>
      <w:marRight w:val="0"/>
      <w:marTop w:val="0"/>
      <w:marBottom w:val="0"/>
      <w:divBdr>
        <w:top w:val="none" w:sz="0" w:space="0" w:color="auto"/>
        <w:left w:val="none" w:sz="0" w:space="0" w:color="auto"/>
        <w:bottom w:val="none" w:sz="0" w:space="0" w:color="auto"/>
        <w:right w:val="none" w:sz="0" w:space="0" w:color="auto"/>
      </w:divBdr>
    </w:div>
    <w:div w:id="993946624">
      <w:bodyDiv w:val="1"/>
      <w:marLeft w:val="0"/>
      <w:marRight w:val="0"/>
      <w:marTop w:val="0"/>
      <w:marBottom w:val="0"/>
      <w:divBdr>
        <w:top w:val="none" w:sz="0" w:space="0" w:color="auto"/>
        <w:left w:val="none" w:sz="0" w:space="0" w:color="auto"/>
        <w:bottom w:val="none" w:sz="0" w:space="0" w:color="auto"/>
        <w:right w:val="none" w:sz="0" w:space="0" w:color="auto"/>
      </w:divBdr>
    </w:div>
    <w:div w:id="997804779">
      <w:bodyDiv w:val="1"/>
      <w:marLeft w:val="0"/>
      <w:marRight w:val="0"/>
      <w:marTop w:val="0"/>
      <w:marBottom w:val="0"/>
      <w:divBdr>
        <w:top w:val="none" w:sz="0" w:space="0" w:color="auto"/>
        <w:left w:val="none" w:sz="0" w:space="0" w:color="auto"/>
        <w:bottom w:val="none" w:sz="0" w:space="0" w:color="auto"/>
        <w:right w:val="none" w:sz="0" w:space="0" w:color="auto"/>
      </w:divBdr>
    </w:div>
    <w:div w:id="1002659078">
      <w:bodyDiv w:val="1"/>
      <w:marLeft w:val="0"/>
      <w:marRight w:val="0"/>
      <w:marTop w:val="0"/>
      <w:marBottom w:val="0"/>
      <w:divBdr>
        <w:top w:val="none" w:sz="0" w:space="0" w:color="auto"/>
        <w:left w:val="none" w:sz="0" w:space="0" w:color="auto"/>
        <w:bottom w:val="none" w:sz="0" w:space="0" w:color="auto"/>
        <w:right w:val="none" w:sz="0" w:space="0" w:color="auto"/>
      </w:divBdr>
    </w:div>
    <w:div w:id="1046946898">
      <w:bodyDiv w:val="1"/>
      <w:marLeft w:val="0"/>
      <w:marRight w:val="0"/>
      <w:marTop w:val="0"/>
      <w:marBottom w:val="0"/>
      <w:divBdr>
        <w:top w:val="none" w:sz="0" w:space="0" w:color="auto"/>
        <w:left w:val="none" w:sz="0" w:space="0" w:color="auto"/>
        <w:bottom w:val="none" w:sz="0" w:space="0" w:color="auto"/>
        <w:right w:val="none" w:sz="0" w:space="0" w:color="auto"/>
      </w:divBdr>
    </w:div>
    <w:div w:id="1073550753">
      <w:bodyDiv w:val="1"/>
      <w:marLeft w:val="0"/>
      <w:marRight w:val="0"/>
      <w:marTop w:val="0"/>
      <w:marBottom w:val="0"/>
      <w:divBdr>
        <w:top w:val="none" w:sz="0" w:space="0" w:color="auto"/>
        <w:left w:val="none" w:sz="0" w:space="0" w:color="auto"/>
        <w:bottom w:val="none" w:sz="0" w:space="0" w:color="auto"/>
        <w:right w:val="none" w:sz="0" w:space="0" w:color="auto"/>
      </w:divBdr>
    </w:div>
    <w:div w:id="1162358664">
      <w:bodyDiv w:val="1"/>
      <w:marLeft w:val="0"/>
      <w:marRight w:val="0"/>
      <w:marTop w:val="0"/>
      <w:marBottom w:val="0"/>
      <w:divBdr>
        <w:top w:val="none" w:sz="0" w:space="0" w:color="auto"/>
        <w:left w:val="none" w:sz="0" w:space="0" w:color="auto"/>
        <w:bottom w:val="none" w:sz="0" w:space="0" w:color="auto"/>
        <w:right w:val="none" w:sz="0" w:space="0" w:color="auto"/>
      </w:divBdr>
    </w:div>
    <w:div w:id="1210528119">
      <w:bodyDiv w:val="1"/>
      <w:marLeft w:val="0"/>
      <w:marRight w:val="0"/>
      <w:marTop w:val="0"/>
      <w:marBottom w:val="0"/>
      <w:divBdr>
        <w:top w:val="none" w:sz="0" w:space="0" w:color="auto"/>
        <w:left w:val="none" w:sz="0" w:space="0" w:color="auto"/>
        <w:bottom w:val="none" w:sz="0" w:space="0" w:color="auto"/>
        <w:right w:val="none" w:sz="0" w:space="0" w:color="auto"/>
      </w:divBdr>
    </w:div>
    <w:div w:id="1255557513">
      <w:bodyDiv w:val="1"/>
      <w:marLeft w:val="0"/>
      <w:marRight w:val="0"/>
      <w:marTop w:val="0"/>
      <w:marBottom w:val="0"/>
      <w:divBdr>
        <w:top w:val="none" w:sz="0" w:space="0" w:color="auto"/>
        <w:left w:val="none" w:sz="0" w:space="0" w:color="auto"/>
        <w:bottom w:val="none" w:sz="0" w:space="0" w:color="auto"/>
        <w:right w:val="none" w:sz="0" w:space="0" w:color="auto"/>
      </w:divBdr>
    </w:div>
    <w:div w:id="1278415903">
      <w:bodyDiv w:val="1"/>
      <w:marLeft w:val="0"/>
      <w:marRight w:val="0"/>
      <w:marTop w:val="0"/>
      <w:marBottom w:val="0"/>
      <w:divBdr>
        <w:top w:val="none" w:sz="0" w:space="0" w:color="auto"/>
        <w:left w:val="none" w:sz="0" w:space="0" w:color="auto"/>
        <w:bottom w:val="none" w:sz="0" w:space="0" w:color="auto"/>
        <w:right w:val="none" w:sz="0" w:space="0" w:color="auto"/>
      </w:divBdr>
    </w:div>
    <w:div w:id="1284844886">
      <w:bodyDiv w:val="1"/>
      <w:marLeft w:val="0"/>
      <w:marRight w:val="0"/>
      <w:marTop w:val="0"/>
      <w:marBottom w:val="0"/>
      <w:divBdr>
        <w:top w:val="none" w:sz="0" w:space="0" w:color="auto"/>
        <w:left w:val="none" w:sz="0" w:space="0" w:color="auto"/>
        <w:bottom w:val="none" w:sz="0" w:space="0" w:color="auto"/>
        <w:right w:val="none" w:sz="0" w:space="0" w:color="auto"/>
      </w:divBdr>
    </w:div>
    <w:div w:id="1342657999">
      <w:bodyDiv w:val="1"/>
      <w:marLeft w:val="0"/>
      <w:marRight w:val="0"/>
      <w:marTop w:val="0"/>
      <w:marBottom w:val="0"/>
      <w:divBdr>
        <w:top w:val="none" w:sz="0" w:space="0" w:color="auto"/>
        <w:left w:val="none" w:sz="0" w:space="0" w:color="auto"/>
        <w:bottom w:val="none" w:sz="0" w:space="0" w:color="auto"/>
        <w:right w:val="none" w:sz="0" w:space="0" w:color="auto"/>
      </w:divBdr>
    </w:div>
    <w:div w:id="1355156282">
      <w:bodyDiv w:val="1"/>
      <w:marLeft w:val="0"/>
      <w:marRight w:val="0"/>
      <w:marTop w:val="0"/>
      <w:marBottom w:val="0"/>
      <w:divBdr>
        <w:top w:val="none" w:sz="0" w:space="0" w:color="auto"/>
        <w:left w:val="none" w:sz="0" w:space="0" w:color="auto"/>
        <w:bottom w:val="none" w:sz="0" w:space="0" w:color="auto"/>
        <w:right w:val="none" w:sz="0" w:space="0" w:color="auto"/>
      </w:divBdr>
    </w:div>
    <w:div w:id="1371224071">
      <w:bodyDiv w:val="1"/>
      <w:marLeft w:val="0"/>
      <w:marRight w:val="0"/>
      <w:marTop w:val="0"/>
      <w:marBottom w:val="0"/>
      <w:divBdr>
        <w:top w:val="none" w:sz="0" w:space="0" w:color="auto"/>
        <w:left w:val="none" w:sz="0" w:space="0" w:color="auto"/>
        <w:bottom w:val="none" w:sz="0" w:space="0" w:color="auto"/>
        <w:right w:val="none" w:sz="0" w:space="0" w:color="auto"/>
      </w:divBdr>
    </w:div>
    <w:div w:id="1402363522">
      <w:bodyDiv w:val="1"/>
      <w:marLeft w:val="0"/>
      <w:marRight w:val="0"/>
      <w:marTop w:val="0"/>
      <w:marBottom w:val="0"/>
      <w:divBdr>
        <w:top w:val="none" w:sz="0" w:space="0" w:color="auto"/>
        <w:left w:val="none" w:sz="0" w:space="0" w:color="auto"/>
        <w:bottom w:val="none" w:sz="0" w:space="0" w:color="auto"/>
        <w:right w:val="none" w:sz="0" w:space="0" w:color="auto"/>
      </w:divBdr>
    </w:div>
    <w:div w:id="1408454420">
      <w:bodyDiv w:val="1"/>
      <w:marLeft w:val="0"/>
      <w:marRight w:val="0"/>
      <w:marTop w:val="0"/>
      <w:marBottom w:val="0"/>
      <w:divBdr>
        <w:top w:val="none" w:sz="0" w:space="0" w:color="auto"/>
        <w:left w:val="none" w:sz="0" w:space="0" w:color="auto"/>
        <w:bottom w:val="none" w:sz="0" w:space="0" w:color="auto"/>
        <w:right w:val="none" w:sz="0" w:space="0" w:color="auto"/>
      </w:divBdr>
    </w:div>
    <w:div w:id="1563365374">
      <w:bodyDiv w:val="1"/>
      <w:marLeft w:val="0"/>
      <w:marRight w:val="0"/>
      <w:marTop w:val="0"/>
      <w:marBottom w:val="0"/>
      <w:divBdr>
        <w:top w:val="none" w:sz="0" w:space="0" w:color="auto"/>
        <w:left w:val="none" w:sz="0" w:space="0" w:color="auto"/>
        <w:bottom w:val="none" w:sz="0" w:space="0" w:color="auto"/>
        <w:right w:val="none" w:sz="0" w:space="0" w:color="auto"/>
      </w:divBdr>
    </w:div>
    <w:div w:id="1619679113">
      <w:bodyDiv w:val="1"/>
      <w:marLeft w:val="0"/>
      <w:marRight w:val="0"/>
      <w:marTop w:val="0"/>
      <w:marBottom w:val="0"/>
      <w:divBdr>
        <w:top w:val="none" w:sz="0" w:space="0" w:color="auto"/>
        <w:left w:val="none" w:sz="0" w:space="0" w:color="auto"/>
        <w:bottom w:val="none" w:sz="0" w:space="0" w:color="auto"/>
        <w:right w:val="none" w:sz="0" w:space="0" w:color="auto"/>
      </w:divBdr>
    </w:div>
    <w:div w:id="1632243503">
      <w:bodyDiv w:val="1"/>
      <w:marLeft w:val="0"/>
      <w:marRight w:val="0"/>
      <w:marTop w:val="0"/>
      <w:marBottom w:val="0"/>
      <w:divBdr>
        <w:top w:val="none" w:sz="0" w:space="0" w:color="auto"/>
        <w:left w:val="none" w:sz="0" w:space="0" w:color="auto"/>
        <w:bottom w:val="none" w:sz="0" w:space="0" w:color="auto"/>
        <w:right w:val="none" w:sz="0" w:space="0" w:color="auto"/>
      </w:divBdr>
    </w:div>
    <w:div w:id="1644851775">
      <w:bodyDiv w:val="1"/>
      <w:marLeft w:val="0"/>
      <w:marRight w:val="0"/>
      <w:marTop w:val="0"/>
      <w:marBottom w:val="0"/>
      <w:divBdr>
        <w:top w:val="none" w:sz="0" w:space="0" w:color="auto"/>
        <w:left w:val="none" w:sz="0" w:space="0" w:color="auto"/>
        <w:bottom w:val="none" w:sz="0" w:space="0" w:color="auto"/>
        <w:right w:val="none" w:sz="0" w:space="0" w:color="auto"/>
      </w:divBdr>
    </w:div>
    <w:div w:id="1694576111">
      <w:bodyDiv w:val="1"/>
      <w:marLeft w:val="0"/>
      <w:marRight w:val="0"/>
      <w:marTop w:val="0"/>
      <w:marBottom w:val="0"/>
      <w:divBdr>
        <w:top w:val="none" w:sz="0" w:space="0" w:color="auto"/>
        <w:left w:val="none" w:sz="0" w:space="0" w:color="auto"/>
        <w:bottom w:val="none" w:sz="0" w:space="0" w:color="auto"/>
        <w:right w:val="none" w:sz="0" w:space="0" w:color="auto"/>
      </w:divBdr>
    </w:div>
    <w:div w:id="1752655541">
      <w:bodyDiv w:val="1"/>
      <w:marLeft w:val="0"/>
      <w:marRight w:val="0"/>
      <w:marTop w:val="0"/>
      <w:marBottom w:val="0"/>
      <w:divBdr>
        <w:top w:val="none" w:sz="0" w:space="0" w:color="auto"/>
        <w:left w:val="none" w:sz="0" w:space="0" w:color="auto"/>
        <w:bottom w:val="none" w:sz="0" w:space="0" w:color="auto"/>
        <w:right w:val="none" w:sz="0" w:space="0" w:color="auto"/>
      </w:divBdr>
    </w:div>
    <w:div w:id="1796636087">
      <w:bodyDiv w:val="1"/>
      <w:marLeft w:val="0"/>
      <w:marRight w:val="0"/>
      <w:marTop w:val="0"/>
      <w:marBottom w:val="0"/>
      <w:divBdr>
        <w:top w:val="none" w:sz="0" w:space="0" w:color="auto"/>
        <w:left w:val="none" w:sz="0" w:space="0" w:color="auto"/>
        <w:bottom w:val="none" w:sz="0" w:space="0" w:color="auto"/>
        <w:right w:val="none" w:sz="0" w:space="0" w:color="auto"/>
      </w:divBdr>
    </w:div>
    <w:div w:id="1806312314">
      <w:bodyDiv w:val="1"/>
      <w:marLeft w:val="0"/>
      <w:marRight w:val="0"/>
      <w:marTop w:val="0"/>
      <w:marBottom w:val="0"/>
      <w:divBdr>
        <w:top w:val="none" w:sz="0" w:space="0" w:color="auto"/>
        <w:left w:val="none" w:sz="0" w:space="0" w:color="auto"/>
        <w:bottom w:val="none" w:sz="0" w:space="0" w:color="auto"/>
        <w:right w:val="none" w:sz="0" w:space="0" w:color="auto"/>
      </w:divBdr>
    </w:div>
    <w:div w:id="1806774910">
      <w:bodyDiv w:val="1"/>
      <w:marLeft w:val="0"/>
      <w:marRight w:val="0"/>
      <w:marTop w:val="0"/>
      <w:marBottom w:val="0"/>
      <w:divBdr>
        <w:top w:val="none" w:sz="0" w:space="0" w:color="auto"/>
        <w:left w:val="none" w:sz="0" w:space="0" w:color="auto"/>
        <w:bottom w:val="none" w:sz="0" w:space="0" w:color="auto"/>
        <w:right w:val="none" w:sz="0" w:space="0" w:color="auto"/>
      </w:divBdr>
    </w:div>
    <w:div w:id="1890258882">
      <w:bodyDiv w:val="1"/>
      <w:marLeft w:val="0"/>
      <w:marRight w:val="0"/>
      <w:marTop w:val="0"/>
      <w:marBottom w:val="0"/>
      <w:divBdr>
        <w:top w:val="none" w:sz="0" w:space="0" w:color="auto"/>
        <w:left w:val="none" w:sz="0" w:space="0" w:color="auto"/>
        <w:bottom w:val="none" w:sz="0" w:space="0" w:color="auto"/>
        <w:right w:val="none" w:sz="0" w:space="0" w:color="auto"/>
      </w:divBdr>
    </w:div>
    <w:div w:id="1900435628">
      <w:bodyDiv w:val="1"/>
      <w:marLeft w:val="0"/>
      <w:marRight w:val="0"/>
      <w:marTop w:val="0"/>
      <w:marBottom w:val="0"/>
      <w:divBdr>
        <w:top w:val="none" w:sz="0" w:space="0" w:color="auto"/>
        <w:left w:val="none" w:sz="0" w:space="0" w:color="auto"/>
        <w:bottom w:val="none" w:sz="0" w:space="0" w:color="auto"/>
        <w:right w:val="none" w:sz="0" w:space="0" w:color="auto"/>
      </w:divBdr>
    </w:div>
    <w:div w:id="1965843751">
      <w:bodyDiv w:val="1"/>
      <w:marLeft w:val="0"/>
      <w:marRight w:val="0"/>
      <w:marTop w:val="0"/>
      <w:marBottom w:val="0"/>
      <w:divBdr>
        <w:top w:val="none" w:sz="0" w:space="0" w:color="auto"/>
        <w:left w:val="none" w:sz="0" w:space="0" w:color="auto"/>
        <w:bottom w:val="none" w:sz="0" w:space="0" w:color="auto"/>
        <w:right w:val="none" w:sz="0" w:space="0" w:color="auto"/>
      </w:divBdr>
    </w:div>
    <w:div w:id="1966882272">
      <w:bodyDiv w:val="1"/>
      <w:marLeft w:val="0"/>
      <w:marRight w:val="0"/>
      <w:marTop w:val="0"/>
      <w:marBottom w:val="0"/>
      <w:divBdr>
        <w:top w:val="none" w:sz="0" w:space="0" w:color="auto"/>
        <w:left w:val="none" w:sz="0" w:space="0" w:color="auto"/>
        <w:bottom w:val="none" w:sz="0" w:space="0" w:color="auto"/>
        <w:right w:val="none" w:sz="0" w:space="0" w:color="auto"/>
      </w:divBdr>
    </w:div>
    <w:div w:id="2076009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or04</b:Tag>
    <b:SourceType>InternetSite</b:SourceType>
    <b:Guid>{6451F832-63DB-6B4F-AD45-312BD2F4431C}</b:Guid>
    <b:Author>
      <b:Author>
        <b:NameList>
          <b:Person>
            <b:Last>Voronkov</b:Last>
            <b:First>Andrei</b:First>
          </b:Person>
        </b:NameList>
      </b:Author>
    </b:Author>
    <b:Title>EasyChair conference system</b:Title>
    <b:Year>2004</b:Year>
    <b:URL>easychair.org</b:URL>
    <b:RefOrder>2</b:RefOrder>
  </b:Source>
  <b:Source>
    <b:Tag>Car10</b:Tag>
    <b:SourceType>InternetSite</b:SourceType>
    <b:Guid>{A5C27398-4134-F94E-8A42-B70FA523F871}</b:Guid>
    <b:Author>
      <b:Author>
        <b:NameList>
          <b:Person>
            <b:Last>Carlisle</b:Last>
            <b:First>David</b:First>
          </b:Person>
        </b:NameList>
      </b:Author>
    </b:Author>
    <b:Title>graphicx: Enhanced support for graphics.</b:Title>
    <b:URL>http://www.ctan.org/tex-archive/ help/Catalogue/entries/graphicx.html</b:URL>
    <b:Year>2010</b:Year>
    <b:Month>April</b:Month>
    <b:RefOrder>1</b:RefOrder>
  </b:Source>
  <b:Source>
    <b:Tag>Eas</b:Tag>
    <b:SourceType>DocumentFromInternetSite</b:SourceType>
    <b:Guid>{3ACE5507-6A37-BA43-83F5-6DBCC6CBEAB7}</b:Guid>
    <b:Title>EasyChair</b:Title>
    <b:InternetSiteTitle>Wikipedia</b:InternetSiteTitle>
    <b:URL>https://en.wikipedia.org/wiki/EasyChair</b:URL>
    <b:Author>
      <b:Author>
        <b:Corporate>Wikipedia</b:Corporate>
      </b:Author>
    </b:Author>
    <b:RefOrder>3</b:RefOrder>
  </b:Source>
  <b:Source>
    <b:Tag>Vor</b:Tag>
    <b:SourceType>DocumentFromInternetSite</b:SourceType>
    <b:Guid>{0FC561BF-7FA5-034F-89AD-18A93C6C4D5B}</b:Guid>
    <b:Author>
      <b:Author>
        <b:NameList>
          <b:Person>
            <b:Last>Voronkov</b:Last>
            <b:First>Andrei</b:First>
          </b:Person>
          <b:Person>
            <b:Last>Hoder</b:Last>
            <b:First>Kryštof</b:First>
          </b:Person>
        </b:NameList>
      </b:Author>
    </b:Author>
    <b:Title>Templates</b:Title>
    <b:InternetSiteTitle>Templates for proceedings</b:InternetSiteTitle>
    <b:URL>https://easychair.org/proceedings/template.cgi?a=12732737</b:URL>
    <b:ProductionCompany>EasyChair</b:ProductionCompany>
    <b:RefOrder>5</b:RefOrder>
  </b:Source>
  <b:Source>
    <b:Tag>ACM</b:Tag>
    <b:SourceType>BookSection</b:SourceType>
    <b:Guid>{5333E85E-8160-8048-B726-090B5E5F21A5}</b:Guid>
    <b:Author>
      <b:Author>
        <b:NameList>
          <b:Person>
            <b:Last>Voronkov</b:Last>
            <b:First>Andrei</b:First>
          </b:Person>
        </b:NameList>
      </b:Author>
    </b:Author>
    <b:URL>http://dl.acm.org/citation.cfm?id=2643085&amp;dl=ACM&amp;coll=DL</b:URL>
    <b:Year>2014</b:Year>
    <b:Title>Keynote talk: EasyChair</b:Title>
    <b:BookTitle>Proceeedings of the 29th ACM/IEEE International Conference on Automated Software Engineering</b:BookTitle>
    <b:Publisher>ACM</b:Publisher>
    <b:Pages>3-4</b:Pages>
    <b:RefOrder>4</b:RefOrder>
  </b:Source>
</b:Sources>
</file>

<file path=customXml/itemProps1.xml><?xml version="1.0" encoding="utf-8"?>
<ds:datastoreItem xmlns:ds="http://schemas.openxmlformats.org/officeDocument/2006/customXml" ds:itemID="{60B587EB-84DB-4040-8D9E-9A2022019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517</Words>
  <Characters>3263</Characters>
  <Application>Microsoft Office Word</Application>
  <DocSecurity>0</DocSecurity>
  <Lines>27</Lines>
  <Paragraphs>7</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377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5-17T10:36:00Z</cp:lastPrinted>
  <dcterms:created xsi:type="dcterms:W3CDTF">2019-02-14T14:07:00Z</dcterms:created>
  <dcterms:modified xsi:type="dcterms:W3CDTF">2019-02-14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b87a12-9458-36ca-817f-7726b381510b</vt:lpwstr>
  </property>
  <property fmtid="{D5CDD505-2E9C-101B-9397-08002B2CF9AE}" pid="24" name="Mendeley Citation Style_1">
    <vt:lpwstr>http://www.zotero.org/styles/apa</vt:lpwstr>
  </property>
  <property fmtid="{D5CDD505-2E9C-101B-9397-08002B2CF9AE}" pid="25" name="ZOTERO_PREF_1">
    <vt:lpwstr>&lt;data data-version="3" zotero-version="5.0.34"&gt;&lt;session id="unWUjSw1"/&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false"/&gt;&lt;pref name="noteType" value="0"/&gt;&lt;/prefs&gt;&lt;/data&gt;</vt:lpwstr>
  </property>
</Properties>
</file>